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1C3071" w14:textId="77777777" w:rsidR="009E4DF4" w:rsidRDefault="009E4DF4" w:rsidP="00CE3B14">
      <w:pPr>
        <w:spacing w:line="240" w:lineRule="auto"/>
        <w:rPr>
          <w:rFonts w:cs="Times New Roman"/>
          <w:szCs w:val="24"/>
        </w:rPr>
      </w:pPr>
    </w:p>
    <w:p w14:paraId="447B1E97" w14:textId="77777777" w:rsidR="007C0500" w:rsidRDefault="007C0500" w:rsidP="00CE3B14">
      <w:pPr>
        <w:spacing w:line="240" w:lineRule="auto"/>
        <w:rPr>
          <w:rFonts w:cs="Times New Roman"/>
          <w:szCs w:val="24"/>
        </w:rPr>
      </w:pPr>
    </w:p>
    <w:p w14:paraId="425161E5" w14:textId="77777777" w:rsidR="007C0500" w:rsidRDefault="007C0500" w:rsidP="00CE3B14">
      <w:pPr>
        <w:spacing w:line="240" w:lineRule="auto"/>
        <w:rPr>
          <w:rFonts w:cs="Times New Roman"/>
          <w:szCs w:val="24"/>
        </w:rPr>
      </w:pPr>
    </w:p>
    <w:p w14:paraId="47255C44" w14:textId="77777777" w:rsidR="007C0500" w:rsidRDefault="007C0500" w:rsidP="00CE3B14">
      <w:pPr>
        <w:spacing w:line="240" w:lineRule="auto"/>
        <w:rPr>
          <w:rFonts w:cs="Times New Roman"/>
          <w:szCs w:val="24"/>
        </w:rPr>
      </w:pPr>
    </w:p>
    <w:p w14:paraId="7F5180E1" w14:textId="77777777" w:rsidR="007C0500" w:rsidRDefault="007C0500" w:rsidP="00CE3B14">
      <w:pPr>
        <w:spacing w:line="240" w:lineRule="auto"/>
        <w:rPr>
          <w:rFonts w:cs="Times New Roman"/>
          <w:szCs w:val="24"/>
        </w:rPr>
      </w:pPr>
    </w:p>
    <w:p w14:paraId="74CA3251" w14:textId="77777777" w:rsidR="007C0500" w:rsidRDefault="007C0500" w:rsidP="00CE3B14">
      <w:pPr>
        <w:spacing w:line="240" w:lineRule="auto"/>
        <w:rPr>
          <w:rFonts w:cs="Times New Roman"/>
          <w:szCs w:val="24"/>
        </w:rPr>
      </w:pPr>
    </w:p>
    <w:p w14:paraId="0BF953ED" w14:textId="77777777" w:rsidR="001F2C2F" w:rsidRDefault="001F2C2F" w:rsidP="00CE3B14">
      <w:pPr>
        <w:spacing w:line="240" w:lineRule="auto"/>
        <w:rPr>
          <w:rFonts w:cs="Times New Roman"/>
          <w:szCs w:val="24"/>
        </w:rPr>
      </w:pPr>
    </w:p>
    <w:p w14:paraId="7715605E" w14:textId="77777777" w:rsidR="001F2C2F" w:rsidRDefault="001F2C2F" w:rsidP="00CE3B14">
      <w:pPr>
        <w:spacing w:line="240" w:lineRule="auto"/>
        <w:rPr>
          <w:rFonts w:cs="Times New Roman"/>
          <w:szCs w:val="24"/>
        </w:rPr>
      </w:pPr>
    </w:p>
    <w:p w14:paraId="0A1EFBF9" w14:textId="77777777" w:rsidR="001F2C2F" w:rsidRDefault="001F2C2F" w:rsidP="00CE3B14">
      <w:pPr>
        <w:spacing w:line="240" w:lineRule="auto"/>
        <w:rPr>
          <w:rFonts w:cs="Times New Roman"/>
          <w:szCs w:val="24"/>
        </w:rPr>
      </w:pPr>
    </w:p>
    <w:p w14:paraId="61B542D1" w14:textId="77777777" w:rsidR="001F2C2F" w:rsidRDefault="001F2C2F" w:rsidP="00CE3B14">
      <w:pPr>
        <w:spacing w:line="240" w:lineRule="auto"/>
        <w:rPr>
          <w:rFonts w:cs="Times New Roman"/>
          <w:szCs w:val="24"/>
        </w:rPr>
      </w:pPr>
    </w:p>
    <w:p w14:paraId="01D13115" w14:textId="77777777" w:rsidR="001F2C2F" w:rsidRDefault="001F2C2F" w:rsidP="00CE3B14">
      <w:pPr>
        <w:spacing w:line="240" w:lineRule="auto"/>
        <w:rPr>
          <w:rFonts w:cs="Times New Roman"/>
          <w:szCs w:val="24"/>
        </w:rPr>
      </w:pPr>
    </w:p>
    <w:p w14:paraId="5154AE59" w14:textId="77777777" w:rsidR="00CF2C9B" w:rsidRDefault="00CF2C9B" w:rsidP="00CE3B14">
      <w:pPr>
        <w:spacing w:line="240" w:lineRule="auto"/>
        <w:rPr>
          <w:rFonts w:cs="Times New Roman"/>
          <w:szCs w:val="24"/>
        </w:rPr>
      </w:pPr>
    </w:p>
    <w:p w14:paraId="38B15D42" w14:textId="77777777" w:rsidR="001F2C2F" w:rsidRDefault="001F2C2F" w:rsidP="00CE3B14">
      <w:pPr>
        <w:spacing w:line="240" w:lineRule="auto"/>
        <w:rPr>
          <w:rFonts w:cs="Times New Roman"/>
          <w:szCs w:val="24"/>
        </w:rPr>
      </w:pPr>
    </w:p>
    <w:p w14:paraId="07537E0E" w14:textId="77777777" w:rsidR="001F2C2F" w:rsidRDefault="00BD001A" w:rsidP="00CE3B14">
      <w:pPr>
        <w:spacing w:line="240" w:lineRule="auto"/>
        <w:jc w:val="center"/>
        <w:rPr>
          <w:rFonts w:cs="Times New Roman"/>
          <w:szCs w:val="24"/>
        </w:rPr>
      </w:pPr>
      <w:r>
        <w:rPr>
          <w:rFonts w:cs="Times New Roman"/>
          <w:szCs w:val="24"/>
        </w:rPr>
        <w:t>L2LP:</w:t>
      </w:r>
      <w:r w:rsidR="001F2C2F">
        <w:rPr>
          <w:rFonts w:cs="Times New Roman"/>
          <w:szCs w:val="24"/>
        </w:rPr>
        <w:t xml:space="preserve"> Learning to Lesson Plan</w:t>
      </w:r>
    </w:p>
    <w:p w14:paraId="291780BB" w14:textId="77777777" w:rsidR="001F2C2F" w:rsidRDefault="001F2C2F" w:rsidP="00CE3B14">
      <w:pPr>
        <w:spacing w:line="240" w:lineRule="auto"/>
        <w:jc w:val="center"/>
        <w:rPr>
          <w:rFonts w:cs="Times New Roman"/>
          <w:szCs w:val="24"/>
        </w:rPr>
      </w:pPr>
    </w:p>
    <w:p w14:paraId="05B24EC5" w14:textId="77777777" w:rsidR="001F2C2F" w:rsidRDefault="001F2C2F" w:rsidP="00CE3B14">
      <w:pPr>
        <w:spacing w:line="240" w:lineRule="auto"/>
        <w:jc w:val="center"/>
        <w:rPr>
          <w:rFonts w:cs="Times New Roman"/>
          <w:szCs w:val="24"/>
        </w:rPr>
      </w:pPr>
      <w:r>
        <w:rPr>
          <w:rFonts w:cs="Times New Roman"/>
          <w:szCs w:val="24"/>
        </w:rPr>
        <w:t>Brittany P. N. Dillman</w:t>
      </w:r>
    </w:p>
    <w:p w14:paraId="24847DF6" w14:textId="77777777" w:rsidR="00434257" w:rsidRDefault="00434257" w:rsidP="00CE3B14">
      <w:pPr>
        <w:spacing w:line="240" w:lineRule="auto"/>
        <w:jc w:val="center"/>
        <w:rPr>
          <w:rFonts w:cs="Times New Roman"/>
          <w:szCs w:val="24"/>
        </w:rPr>
      </w:pPr>
    </w:p>
    <w:p w14:paraId="09E10828" w14:textId="77777777" w:rsidR="001F2C2F" w:rsidRDefault="00434257" w:rsidP="00CE3B14">
      <w:pPr>
        <w:spacing w:line="240" w:lineRule="auto"/>
        <w:jc w:val="center"/>
        <w:rPr>
          <w:rFonts w:cs="Times New Roman"/>
          <w:szCs w:val="24"/>
        </w:rPr>
      </w:pPr>
      <w:r>
        <w:rPr>
          <w:rFonts w:cs="Times New Roman"/>
          <w:szCs w:val="24"/>
        </w:rPr>
        <w:t>Michigan State University</w:t>
      </w:r>
    </w:p>
    <w:p w14:paraId="1902AC71" w14:textId="77777777" w:rsidR="001F2C2F" w:rsidRDefault="001F2C2F" w:rsidP="00CE3B14">
      <w:pPr>
        <w:spacing w:line="240" w:lineRule="auto"/>
        <w:jc w:val="center"/>
        <w:rPr>
          <w:rFonts w:cs="Times New Roman"/>
          <w:szCs w:val="24"/>
        </w:rPr>
      </w:pPr>
    </w:p>
    <w:p w14:paraId="169E3096" w14:textId="77777777" w:rsidR="00434257" w:rsidRDefault="00434257" w:rsidP="00CE3B14">
      <w:pPr>
        <w:spacing w:line="240" w:lineRule="auto"/>
        <w:jc w:val="center"/>
        <w:rPr>
          <w:rFonts w:cs="Times New Roman"/>
          <w:szCs w:val="24"/>
        </w:rPr>
      </w:pPr>
    </w:p>
    <w:p w14:paraId="4DBAB38C" w14:textId="77777777" w:rsidR="00434257" w:rsidRDefault="00434257" w:rsidP="00CE3B14">
      <w:pPr>
        <w:spacing w:line="240" w:lineRule="auto"/>
        <w:jc w:val="center"/>
        <w:rPr>
          <w:rFonts w:cs="Times New Roman"/>
          <w:szCs w:val="24"/>
        </w:rPr>
      </w:pPr>
    </w:p>
    <w:p w14:paraId="0E86DF86" w14:textId="77777777" w:rsidR="00434257" w:rsidRDefault="00434257" w:rsidP="00CE3B14">
      <w:pPr>
        <w:spacing w:line="240" w:lineRule="auto"/>
        <w:jc w:val="center"/>
        <w:rPr>
          <w:rFonts w:cs="Times New Roman"/>
          <w:szCs w:val="24"/>
        </w:rPr>
      </w:pPr>
    </w:p>
    <w:p w14:paraId="6739CD1A" w14:textId="77777777" w:rsidR="00434257" w:rsidRDefault="00434257" w:rsidP="00CE3B14">
      <w:pPr>
        <w:spacing w:line="240" w:lineRule="auto"/>
        <w:jc w:val="center"/>
        <w:rPr>
          <w:rFonts w:cs="Times New Roman"/>
          <w:szCs w:val="24"/>
        </w:rPr>
      </w:pPr>
    </w:p>
    <w:p w14:paraId="2F7E4BD8" w14:textId="77777777" w:rsidR="00434257" w:rsidRDefault="00434257" w:rsidP="00CE3B14">
      <w:pPr>
        <w:spacing w:line="240" w:lineRule="auto"/>
        <w:jc w:val="center"/>
        <w:rPr>
          <w:rFonts w:cs="Times New Roman"/>
          <w:szCs w:val="24"/>
        </w:rPr>
      </w:pPr>
    </w:p>
    <w:p w14:paraId="1B305871" w14:textId="77777777" w:rsidR="00434257" w:rsidRDefault="00434257" w:rsidP="00CE3B14">
      <w:pPr>
        <w:spacing w:line="240" w:lineRule="auto"/>
        <w:jc w:val="center"/>
        <w:rPr>
          <w:rFonts w:cs="Times New Roman"/>
          <w:szCs w:val="24"/>
        </w:rPr>
      </w:pPr>
    </w:p>
    <w:p w14:paraId="28BD98A8" w14:textId="77777777" w:rsidR="00434257" w:rsidRDefault="00434257" w:rsidP="00CE3B14">
      <w:pPr>
        <w:spacing w:line="240" w:lineRule="auto"/>
        <w:jc w:val="center"/>
        <w:rPr>
          <w:rFonts w:cs="Times New Roman"/>
          <w:szCs w:val="24"/>
        </w:rPr>
      </w:pPr>
    </w:p>
    <w:p w14:paraId="0C9621F4" w14:textId="77777777" w:rsidR="00434257" w:rsidRDefault="00434257" w:rsidP="00CE3B14">
      <w:pPr>
        <w:spacing w:line="240" w:lineRule="auto"/>
        <w:jc w:val="center"/>
        <w:rPr>
          <w:rFonts w:cs="Times New Roman"/>
          <w:szCs w:val="24"/>
        </w:rPr>
      </w:pPr>
    </w:p>
    <w:p w14:paraId="76A1349A" w14:textId="77777777" w:rsidR="00434257" w:rsidRDefault="00434257" w:rsidP="00CE3B14">
      <w:pPr>
        <w:spacing w:line="240" w:lineRule="auto"/>
        <w:jc w:val="center"/>
        <w:rPr>
          <w:rFonts w:cs="Times New Roman"/>
          <w:szCs w:val="24"/>
        </w:rPr>
      </w:pPr>
    </w:p>
    <w:p w14:paraId="216BE32B" w14:textId="77777777" w:rsidR="00434257" w:rsidRDefault="00434257" w:rsidP="00CE3B14">
      <w:pPr>
        <w:spacing w:line="240" w:lineRule="auto"/>
        <w:jc w:val="center"/>
        <w:rPr>
          <w:rFonts w:cs="Times New Roman"/>
          <w:szCs w:val="24"/>
        </w:rPr>
      </w:pPr>
    </w:p>
    <w:p w14:paraId="42F6BFC3" w14:textId="77777777" w:rsidR="00434257" w:rsidRDefault="00434257" w:rsidP="00CE3B14">
      <w:pPr>
        <w:spacing w:line="240" w:lineRule="auto"/>
        <w:jc w:val="center"/>
        <w:rPr>
          <w:rFonts w:cs="Times New Roman"/>
          <w:szCs w:val="24"/>
        </w:rPr>
      </w:pPr>
    </w:p>
    <w:p w14:paraId="0F277F33" w14:textId="77777777" w:rsidR="00434257" w:rsidRDefault="00434257" w:rsidP="00CE3B14">
      <w:pPr>
        <w:spacing w:line="240" w:lineRule="auto"/>
        <w:jc w:val="center"/>
        <w:rPr>
          <w:rFonts w:cs="Times New Roman"/>
          <w:szCs w:val="24"/>
        </w:rPr>
      </w:pPr>
    </w:p>
    <w:p w14:paraId="79477575" w14:textId="77777777" w:rsidR="00434257" w:rsidRDefault="00434257" w:rsidP="00CE3B14">
      <w:pPr>
        <w:spacing w:line="240" w:lineRule="auto"/>
        <w:jc w:val="center"/>
        <w:rPr>
          <w:rFonts w:cs="Times New Roman"/>
          <w:szCs w:val="24"/>
        </w:rPr>
      </w:pPr>
    </w:p>
    <w:p w14:paraId="4571F09B" w14:textId="77777777" w:rsidR="00434257" w:rsidRDefault="00434257" w:rsidP="00CE3B14">
      <w:pPr>
        <w:spacing w:line="240" w:lineRule="auto"/>
        <w:jc w:val="center"/>
        <w:rPr>
          <w:rFonts w:cs="Times New Roman"/>
          <w:szCs w:val="24"/>
        </w:rPr>
      </w:pPr>
    </w:p>
    <w:p w14:paraId="3F2841C0" w14:textId="77777777" w:rsidR="00434257" w:rsidRDefault="00434257" w:rsidP="00CE3B14">
      <w:pPr>
        <w:spacing w:line="240" w:lineRule="auto"/>
        <w:jc w:val="center"/>
        <w:rPr>
          <w:rFonts w:cs="Times New Roman"/>
          <w:szCs w:val="24"/>
        </w:rPr>
      </w:pPr>
    </w:p>
    <w:p w14:paraId="066F3B9E" w14:textId="77777777" w:rsidR="00434257" w:rsidRDefault="00434257" w:rsidP="00CE3B14">
      <w:pPr>
        <w:spacing w:line="240" w:lineRule="auto"/>
        <w:jc w:val="center"/>
        <w:rPr>
          <w:rFonts w:cs="Times New Roman"/>
          <w:szCs w:val="24"/>
        </w:rPr>
      </w:pPr>
    </w:p>
    <w:p w14:paraId="744EE035" w14:textId="77777777" w:rsidR="00434257" w:rsidRDefault="00434257" w:rsidP="00CE3B14">
      <w:pPr>
        <w:spacing w:line="240" w:lineRule="auto"/>
        <w:jc w:val="center"/>
        <w:rPr>
          <w:rFonts w:cs="Times New Roman"/>
          <w:szCs w:val="24"/>
        </w:rPr>
      </w:pPr>
    </w:p>
    <w:p w14:paraId="10FC39DB" w14:textId="77777777" w:rsidR="00434257" w:rsidRDefault="00434257" w:rsidP="00CE3B14">
      <w:pPr>
        <w:spacing w:line="240" w:lineRule="auto"/>
        <w:jc w:val="center"/>
        <w:rPr>
          <w:rFonts w:cs="Times New Roman"/>
          <w:szCs w:val="24"/>
        </w:rPr>
      </w:pPr>
    </w:p>
    <w:p w14:paraId="37444FEA" w14:textId="77777777" w:rsidR="00434257" w:rsidRDefault="00434257" w:rsidP="00BB0112">
      <w:pPr>
        <w:spacing w:line="240" w:lineRule="auto"/>
        <w:ind w:firstLine="0"/>
        <w:rPr>
          <w:rFonts w:cs="Times New Roman"/>
          <w:szCs w:val="24"/>
        </w:rPr>
      </w:pPr>
    </w:p>
    <w:p w14:paraId="52BA972D" w14:textId="77777777" w:rsidR="00434257" w:rsidRDefault="00434257" w:rsidP="00CE3B14">
      <w:pPr>
        <w:spacing w:line="240" w:lineRule="auto"/>
        <w:jc w:val="center"/>
        <w:rPr>
          <w:rFonts w:cs="Times New Roman"/>
          <w:szCs w:val="24"/>
        </w:rPr>
      </w:pPr>
    </w:p>
    <w:p w14:paraId="5B468B03" w14:textId="77777777" w:rsidR="009F5713" w:rsidRDefault="009F5713" w:rsidP="00CE3B14">
      <w:pPr>
        <w:spacing w:line="240" w:lineRule="auto"/>
        <w:jc w:val="center"/>
        <w:rPr>
          <w:rFonts w:cs="Times New Roman"/>
          <w:szCs w:val="24"/>
        </w:rPr>
      </w:pPr>
    </w:p>
    <w:p w14:paraId="3C4FE0FC" w14:textId="77777777" w:rsidR="00AA4D98" w:rsidRDefault="00AA4D98" w:rsidP="00CE3B14">
      <w:pPr>
        <w:spacing w:line="240" w:lineRule="auto"/>
        <w:jc w:val="center"/>
        <w:rPr>
          <w:rFonts w:cs="Times New Roman"/>
          <w:szCs w:val="24"/>
        </w:rPr>
      </w:pPr>
    </w:p>
    <w:p w14:paraId="5F76F6CA" w14:textId="77777777" w:rsidR="00AA4D98" w:rsidRDefault="00AA4D98" w:rsidP="00CE3B14">
      <w:pPr>
        <w:spacing w:line="240" w:lineRule="auto"/>
        <w:jc w:val="center"/>
        <w:rPr>
          <w:rFonts w:cs="Times New Roman"/>
          <w:szCs w:val="24"/>
        </w:rPr>
      </w:pPr>
    </w:p>
    <w:p w14:paraId="71E69C04" w14:textId="77777777" w:rsidR="00AA4D98" w:rsidRDefault="00AA4D98" w:rsidP="00CE3B14">
      <w:pPr>
        <w:spacing w:line="240" w:lineRule="auto"/>
        <w:jc w:val="center"/>
        <w:rPr>
          <w:rFonts w:cs="Times New Roman"/>
          <w:szCs w:val="24"/>
        </w:rPr>
      </w:pPr>
    </w:p>
    <w:p w14:paraId="36FC303A" w14:textId="77777777" w:rsidR="00AA4D98" w:rsidRDefault="00AA4D98" w:rsidP="00CE3B14">
      <w:pPr>
        <w:spacing w:line="240" w:lineRule="auto"/>
        <w:jc w:val="center"/>
        <w:rPr>
          <w:rFonts w:cs="Times New Roman"/>
          <w:szCs w:val="24"/>
        </w:rPr>
      </w:pPr>
    </w:p>
    <w:p w14:paraId="03D2F4C5" w14:textId="77777777" w:rsidR="007C0500" w:rsidRDefault="00B97104" w:rsidP="007C0500">
      <w:r w:rsidRPr="00B97104">
        <w:lastRenderedPageBreak/>
        <w:t xml:space="preserve">Here at </w:t>
      </w:r>
      <w:r w:rsidR="000C1222" w:rsidRPr="00B97104">
        <w:t xml:space="preserve">Michigan State University </w:t>
      </w:r>
      <w:r w:rsidRPr="00B97104">
        <w:t xml:space="preserve">(MSU), we have a </w:t>
      </w:r>
      <w:r w:rsidR="000C1222" w:rsidRPr="00B97104">
        <w:t xml:space="preserve">unique opportunity to </w:t>
      </w:r>
      <w:r w:rsidRPr="00B97104">
        <w:t>add to the body of teacher education knowledge.  A recent programmatic change in the mic</w:t>
      </w:r>
      <w:r w:rsidR="00CE3B14">
        <w:t>roteaching experience during our</w:t>
      </w:r>
      <w:r w:rsidRPr="00B97104">
        <w:t xml:space="preserve"> </w:t>
      </w:r>
      <w:r w:rsidR="00CE3B14">
        <w:t xml:space="preserve">undergraduate </w:t>
      </w:r>
      <w:r w:rsidRPr="00B97104">
        <w:t xml:space="preserve">mathematics methods course </w:t>
      </w:r>
      <w:r w:rsidR="00D00799">
        <w:t>may</w:t>
      </w:r>
      <w:r w:rsidRPr="00B97104">
        <w:t xml:space="preserve"> allow for an interesting </w:t>
      </w:r>
      <w:proofErr w:type="gramStart"/>
      <w:r w:rsidRPr="00B97104">
        <w:t>look into</w:t>
      </w:r>
      <w:proofErr w:type="gramEnd"/>
      <w:r w:rsidRPr="00B97104">
        <w:t xml:space="preserve"> factors that play a role in </w:t>
      </w:r>
      <w:r w:rsidRPr="00B97104">
        <w:rPr>
          <w:i/>
        </w:rPr>
        <w:t>pre-service teachers</w:t>
      </w:r>
      <w:r w:rsidRPr="00B97104">
        <w:t xml:space="preserve">’ (PST) lesson plans. </w:t>
      </w:r>
    </w:p>
    <w:p w14:paraId="4F04D8EC" w14:textId="77777777" w:rsidR="00D00799" w:rsidRDefault="000C1222" w:rsidP="007C0500">
      <w:pPr>
        <w:rPr>
          <w:rFonts w:cs="Times New Roman"/>
          <w:szCs w:val="24"/>
        </w:rPr>
      </w:pPr>
      <w:r w:rsidRPr="00B97104">
        <w:rPr>
          <w:rFonts w:cs="Times New Roman"/>
          <w:szCs w:val="24"/>
        </w:rPr>
        <w:t>In 2011</w:t>
      </w:r>
      <w:r w:rsidR="00B97104" w:rsidRPr="00B97104">
        <w:rPr>
          <w:rFonts w:cs="Times New Roman"/>
          <w:szCs w:val="24"/>
        </w:rPr>
        <w:t xml:space="preserve"> and before, the</w:t>
      </w:r>
      <w:r w:rsidRPr="00B97104">
        <w:rPr>
          <w:rFonts w:cs="Times New Roman"/>
          <w:szCs w:val="24"/>
        </w:rPr>
        <w:t xml:space="preserve"> microteaching </w:t>
      </w:r>
      <w:r w:rsidR="00D00799">
        <w:rPr>
          <w:rFonts w:cs="Times New Roman"/>
          <w:szCs w:val="24"/>
        </w:rPr>
        <w:t>experience</w:t>
      </w:r>
      <w:r w:rsidRPr="00B97104">
        <w:rPr>
          <w:rFonts w:cs="Times New Roman"/>
          <w:szCs w:val="24"/>
        </w:rPr>
        <w:t xml:space="preserve"> involved </w:t>
      </w:r>
      <w:r w:rsidR="001F18FF">
        <w:rPr>
          <w:rFonts w:cs="Times New Roman"/>
          <w:szCs w:val="24"/>
        </w:rPr>
        <w:t xml:space="preserve">mathematics </w:t>
      </w:r>
      <w:r w:rsidR="00D00799">
        <w:rPr>
          <w:rFonts w:cs="Times New Roman"/>
          <w:szCs w:val="24"/>
        </w:rPr>
        <w:t>PSTs</w:t>
      </w:r>
      <w:r w:rsidRPr="00B97104">
        <w:rPr>
          <w:rFonts w:cs="Times New Roman"/>
          <w:szCs w:val="24"/>
        </w:rPr>
        <w:t xml:space="preserve"> teaching </w:t>
      </w:r>
      <w:r w:rsidR="001F18FF">
        <w:rPr>
          <w:rFonts w:cs="Times New Roman"/>
          <w:szCs w:val="24"/>
        </w:rPr>
        <w:t>their methods student colleagues</w:t>
      </w:r>
      <w:r w:rsidR="00B97104" w:rsidRPr="00B97104">
        <w:rPr>
          <w:rFonts w:cs="Times New Roman"/>
          <w:szCs w:val="24"/>
        </w:rPr>
        <w:t xml:space="preserve"> (typical for microteaching).  </w:t>
      </w:r>
      <w:r w:rsidR="001F18FF">
        <w:rPr>
          <w:rFonts w:cs="Times New Roman"/>
          <w:szCs w:val="24"/>
        </w:rPr>
        <w:t xml:space="preserve">In 2013, the </w:t>
      </w:r>
      <w:r w:rsidR="00BD001A">
        <w:rPr>
          <w:rFonts w:cs="Times New Roman"/>
          <w:szCs w:val="24"/>
        </w:rPr>
        <w:t xml:space="preserve">microteaching </w:t>
      </w:r>
      <w:r w:rsidR="001F18FF">
        <w:rPr>
          <w:rFonts w:cs="Times New Roman"/>
          <w:szCs w:val="24"/>
        </w:rPr>
        <w:t xml:space="preserve">students changed from peers to first year undergraduate students.  </w:t>
      </w:r>
      <w:r w:rsidR="00BD001A">
        <w:rPr>
          <w:rFonts w:cs="Times New Roman"/>
          <w:szCs w:val="24"/>
        </w:rPr>
        <w:t xml:space="preserve">Now, </w:t>
      </w:r>
      <w:r w:rsidR="00B97104" w:rsidRPr="00B97104">
        <w:rPr>
          <w:rFonts w:cs="Times New Roman"/>
          <w:szCs w:val="24"/>
        </w:rPr>
        <w:t xml:space="preserve">the </w:t>
      </w:r>
      <w:r w:rsidR="001F18FF">
        <w:rPr>
          <w:rFonts w:cs="Times New Roman"/>
          <w:szCs w:val="24"/>
        </w:rPr>
        <w:t xml:space="preserve">mathematics </w:t>
      </w:r>
      <w:r w:rsidR="00B97104" w:rsidRPr="00B97104">
        <w:rPr>
          <w:rFonts w:cs="Times New Roman"/>
          <w:szCs w:val="24"/>
        </w:rPr>
        <w:t xml:space="preserve">methods students </w:t>
      </w:r>
      <w:r w:rsidR="001F18FF">
        <w:rPr>
          <w:rFonts w:cs="Times New Roman"/>
          <w:szCs w:val="24"/>
        </w:rPr>
        <w:t xml:space="preserve">teach </w:t>
      </w:r>
      <w:r w:rsidR="00B97104" w:rsidRPr="00B97104">
        <w:rPr>
          <w:rFonts w:cs="Times New Roman"/>
          <w:szCs w:val="24"/>
        </w:rPr>
        <w:t>first year undergraduate students</w:t>
      </w:r>
      <w:r w:rsidR="00D00799">
        <w:rPr>
          <w:rFonts w:cs="Times New Roman"/>
          <w:szCs w:val="24"/>
        </w:rPr>
        <w:t xml:space="preserve"> in an authentic teaching </w:t>
      </w:r>
      <w:r w:rsidR="00BD001A">
        <w:rPr>
          <w:rFonts w:cs="Times New Roman"/>
          <w:szCs w:val="24"/>
        </w:rPr>
        <w:t>situation</w:t>
      </w:r>
      <w:r w:rsidR="00B97104" w:rsidRPr="00B97104">
        <w:rPr>
          <w:rFonts w:cs="Times New Roman"/>
          <w:szCs w:val="24"/>
        </w:rPr>
        <w:t xml:space="preserve">.  </w:t>
      </w:r>
    </w:p>
    <w:p w14:paraId="0802A7C9" w14:textId="77777777" w:rsidR="000C1222" w:rsidRDefault="001F18FF" w:rsidP="007C0500">
      <w:pPr>
        <w:rPr>
          <w:rFonts w:cs="Times New Roman"/>
          <w:szCs w:val="24"/>
        </w:rPr>
      </w:pPr>
      <w:r>
        <w:rPr>
          <w:rFonts w:cs="Times New Roman"/>
          <w:szCs w:val="24"/>
        </w:rPr>
        <w:t xml:space="preserve">My </w:t>
      </w:r>
      <w:r w:rsidR="00B97104" w:rsidRPr="00B97104">
        <w:rPr>
          <w:rFonts w:cs="Times New Roman"/>
          <w:szCs w:val="24"/>
        </w:rPr>
        <w:t xml:space="preserve">research team is </w:t>
      </w:r>
      <w:r w:rsidR="000C1222" w:rsidRPr="00B97104">
        <w:rPr>
          <w:rFonts w:cs="Times New Roman"/>
          <w:szCs w:val="24"/>
        </w:rPr>
        <w:t xml:space="preserve">looking to see </w:t>
      </w:r>
      <w:r w:rsidR="00B97104" w:rsidRPr="00B97104">
        <w:rPr>
          <w:rFonts w:cs="Times New Roman"/>
          <w:szCs w:val="24"/>
        </w:rPr>
        <w:t xml:space="preserve">what </w:t>
      </w:r>
      <w:r w:rsidR="000C1222" w:rsidRPr="00B97104">
        <w:rPr>
          <w:rFonts w:cs="Times New Roman"/>
          <w:szCs w:val="24"/>
        </w:rPr>
        <w:t xml:space="preserve">differences </w:t>
      </w:r>
      <w:r w:rsidR="00B97104" w:rsidRPr="00B97104">
        <w:rPr>
          <w:rFonts w:cs="Times New Roman"/>
          <w:szCs w:val="24"/>
        </w:rPr>
        <w:t>emerge from these two sets of lesson plans</w:t>
      </w:r>
      <w:r>
        <w:rPr>
          <w:rFonts w:cs="Times New Roman"/>
          <w:szCs w:val="24"/>
        </w:rPr>
        <w:t xml:space="preserve">.  Specifically, we are looking to find </w:t>
      </w:r>
      <w:r w:rsidR="00B97104" w:rsidRPr="00B97104">
        <w:rPr>
          <w:rFonts w:cs="Times New Roman"/>
          <w:szCs w:val="24"/>
        </w:rPr>
        <w:t>changes PSTs made from their f</w:t>
      </w:r>
      <w:r w:rsidR="00BD001A">
        <w:rPr>
          <w:rFonts w:cs="Times New Roman"/>
          <w:szCs w:val="24"/>
        </w:rPr>
        <w:t xml:space="preserve">irst draft to their final draft.  The final draft was </w:t>
      </w:r>
      <w:r w:rsidR="00B97104" w:rsidRPr="00B97104">
        <w:rPr>
          <w:rFonts w:cs="Times New Roman"/>
          <w:szCs w:val="24"/>
        </w:rPr>
        <w:t xml:space="preserve">turned in after teaching the lesson and </w:t>
      </w:r>
      <w:r w:rsidR="00BD001A">
        <w:rPr>
          <w:rFonts w:cs="Times New Roman"/>
          <w:szCs w:val="24"/>
        </w:rPr>
        <w:t xml:space="preserve">encompassed </w:t>
      </w:r>
      <w:r w:rsidR="00B97104" w:rsidRPr="00B97104">
        <w:rPr>
          <w:rFonts w:cs="Times New Roman"/>
          <w:szCs w:val="24"/>
        </w:rPr>
        <w:t xml:space="preserve">what </w:t>
      </w:r>
      <w:proofErr w:type="gramStart"/>
      <w:r w:rsidR="00B97104" w:rsidRPr="00B97104">
        <w:rPr>
          <w:rFonts w:cs="Times New Roman"/>
          <w:szCs w:val="24"/>
        </w:rPr>
        <w:t>actually happened</w:t>
      </w:r>
      <w:proofErr w:type="gramEnd"/>
      <w:r w:rsidR="00B97104" w:rsidRPr="00B97104">
        <w:rPr>
          <w:rFonts w:cs="Times New Roman"/>
          <w:szCs w:val="24"/>
        </w:rPr>
        <w:t xml:space="preserve"> in the teaching</w:t>
      </w:r>
      <w:r w:rsidR="00BD001A">
        <w:rPr>
          <w:rFonts w:cs="Times New Roman"/>
          <w:szCs w:val="24"/>
        </w:rPr>
        <w:t xml:space="preserve"> experience</w:t>
      </w:r>
      <w:r w:rsidR="00B97104" w:rsidRPr="00B97104">
        <w:rPr>
          <w:rFonts w:cs="Times New Roman"/>
          <w:szCs w:val="24"/>
        </w:rPr>
        <w:t xml:space="preserve">.  </w:t>
      </w:r>
      <w:r w:rsidR="000C1222" w:rsidRPr="00B97104">
        <w:rPr>
          <w:rFonts w:cs="Times New Roman"/>
          <w:szCs w:val="24"/>
        </w:rPr>
        <w:t xml:space="preserve">My goal for this literature review is to give an overview of the field of lesson planning and lesson plan analysis, explain what is known about lesson plan work, and best </w:t>
      </w:r>
      <w:r w:rsidR="00B97104" w:rsidRPr="00B97104">
        <w:rPr>
          <w:rFonts w:cs="Times New Roman"/>
          <w:szCs w:val="24"/>
        </w:rPr>
        <w:t xml:space="preserve">situate </w:t>
      </w:r>
      <w:r w:rsidR="000C1222" w:rsidRPr="00B97104">
        <w:rPr>
          <w:rFonts w:cs="Times New Roman"/>
          <w:szCs w:val="24"/>
        </w:rPr>
        <w:t xml:space="preserve">our current study into </w:t>
      </w:r>
      <w:r w:rsidR="00B97104" w:rsidRPr="00B97104">
        <w:rPr>
          <w:rFonts w:cs="Times New Roman"/>
          <w:szCs w:val="24"/>
        </w:rPr>
        <w:t>the literature.</w:t>
      </w:r>
    </w:p>
    <w:p w14:paraId="68EB7986" w14:textId="77777777" w:rsidR="000D6E23" w:rsidRDefault="000D6E23" w:rsidP="000D6E23">
      <w:r w:rsidRPr="009743E0">
        <w:t>The purposes of this literature review are to provide a synthesis of the field of lesson plan resea</w:t>
      </w:r>
      <w:r>
        <w:t xml:space="preserve">rch, to allow readers to see historical trends and patterns, and to find a place for </w:t>
      </w:r>
      <w:r w:rsidR="00D00799">
        <w:t xml:space="preserve">our </w:t>
      </w:r>
      <w:r>
        <w:t xml:space="preserve">current project within the body of lesson plan research.  </w:t>
      </w:r>
    </w:p>
    <w:p w14:paraId="2CA1E9AA" w14:textId="77777777" w:rsidR="001F2C2F" w:rsidRDefault="001F2C2F" w:rsidP="0094185C">
      <w:pPr>
        <w:pStyle w:val="Heading1"/>
      </w:pPr>
      <w:r w:rsidRPr="00E036A0">
        <w:t>Introduction</w:t>
      </w:r>
    </w:p>
    <w:p w14:paraId="5A8DEC62" w14:textId="77777777" w:rsidR="00356AE5" w:rsidRDefault="001F18FF" w:rsidP="005F3929">
      <w:r w:rsidRPr="00CF2C9B">
        <w:rPr>
          <w:bCs/>
          <w:color w:val="000000"/>
        </w:rPr>
        <w:t xml:space="preserve">Clark &amp; Peterson </w:t>
      </w:r>
      <w:r w:rsidR="00BD001A">
        <w:rPr>
          <w:bCs/>
          <w:color w:val="000000"/>
        </w:rPr>
        <w:fldChar w:fldCharType="begin"/>
      </w:r>
      <w:r w:rsidR="00BD001A">
        <w:rPr>
          <w:bCs/>
          <w:color w:val="000000"/>
        </w:rPr>
        <w:instrText xml:space="preserve"> ADDIN ZOTERO_ITEM CSL_CITATION {"citationID":"27uej7fk4h","properties":{"formattedCitation":"(1986)","plainCitation":"(1986)"},"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suppress-author":true}],"schema":"https://github.com/citation-style-language/schema/raw/master/csl-citation.json"} </w:instrText>
      </w:r>
      <w:r w:rsidR="00BD001A">
        <w:rPr>
          <w:bCs/>
          <w:color w:val="000000"/>
        </w:rPr>
        <w:fldChar w:fldCharType="separate"/>
      </w:r>
      <w:r w:rsidR="00BD001A" w:rsidRPr="00BD001A">
        <w:rPr>
          <w:rFonts w:cs="Times New Roman"/>
        </w:rPr>
        <w:t>(1986)</w:t>
      </w:r>
      <w:r w:rsidR="00BD001A">
        <w:rPr>
          <w:bCs/>
          <w:color w:val="000000"/>
        </w:rPr>
        <w:fldChar w:fldCharType="end"/>
      </w:r>
      <w:r w:rsidRPr="00CF2C9B">
        <w:rPr>
          <w:bCs/>
          <w:color w:val="000000"/>
        </w:rPr>
        <w:t xml:space="preserve"> provided two </w:t>
      </w:r>
      <w:r w:rsidRPr="00CF2C9B">
        <w:t>conceptualizations of lesson planning.  First,</w:t>
      </w:r>
      <w:r w:rsidR="007C0500">
        <w:t xml:space="preserve"> </w:t>
      </w:r>
      <w:r w:rsidRPr="00CF2C9B">
        <w:t xml:space="preserve">planning </w:t>
      </w:r>
      <w:r w:rsidR="00BD001A">
        <w:t xml:space="preserve">is </w:t>
      </w:r>
      <w:r w:rsidRPr="00CF2C9B">
        <w:t xml:space="preserve">a “set of basic psychological processes in which a person visualizes the future, inventories means and ends, and constructs a framework to guide his or her future action” (p. 260).  Second, planning is “the things that teachers do when they say that they are planning” </w:t>
      </w:r>
      <w:r w:rsidRPr="00CF2C9B">
        <w:fldChar w:fldCharType="begin"/>
      </w:r>
      <w:r w:rsidRPr="00CF2C9B">
        <w:instrText xml:space="preserve"> ADDIN ZOTERO_ITEM CSL_CITATION {"citationID":"c5vhum278","properties":{"formattedCitation":"(Clark &amp; Peterson, 1986, p. 260)","plainCitation":"(Clark &amp; Peterson, 1986, p. 260)"},"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locator":"260","label":"page"}],"schema":"https://github.com/citation-style-language/schema/raw/master/csl-citation.json"} </w:instrText>
      </w:r>
      <w:r w:rsidRPr="00CF2C9B">
        <w:fldChar w:fldCharType="separate"/>
      </w:r>
      <w:r w:rsidRPr="00CF2C9B">
        <w:t>(Clark &amp; Peterson, 1986, p. 260)</w:t>
      </w:r>
      <w:r w:rsidRPr="00CF2C9B">
        <w:fldChar w:fldCharType="end"/>
      </w:r>
      <w:r w:rsidRPr="00CF2C9B">
        <w:t xml:space="preserve">. </w:t>
      </w:r>
      <w:r w:rsidR="00DD3308">
        <w:t xml:space="preserve"> These </w:t>
      </w:r>
      <w:r w:rsidR="00DD3308" w:rsidRPr="00CF2C9B">
        <w:t xml:space="preserve">are interesting conceptualizations and together they </w:t>
      </w:r>
      <w:r w:rsidR="005F3929">
        <w:lastRenderedPageBreak/>
        <w:t xml:space="preserve">provide </w:t>
      </w:r>
      <w:r w:rsidR="00DD3308" w:rsidRPr="00CF2C9B">
        <w:t xml:space="preserve">cognitive and behaviorist </w:t>
      </w:r>
      <w:r w:rsidR="005F3929">
        <w:t>ways of defining lesson planning</w:t>
      </w:r>
      <w:r w:rsidR="00DD3308" w:rsidRPr="00CF2C9B">
        <w:t xml:space="preserve">.  </w:t>
      </w:r>
      <w:r w:rsidR="005F3929">
        <w:t xml:space="preserve">In earlier work, </w:t>
      </w:r>
      <w:r w:rsidR="00DD3308">
        <w:t xml:space="preserve">Peterson, Marx, &amp; Clark </w:t>
      </w:r>
      <w:r w:rsidR="00DD3308">
        <w:fldChar w:fldCharType="begin"/>
      </w:r>
      <w:r w:rsidR="00DD3308">
        <w:instrText xml:space="preserve"> ADDIN ZOTERO_ITEM CSL_CITATION {"citationID":"rt143pdig","properties":{"formattedCitation":"(1978)","plainCitation":"(1978)"},"citationItems":[{"id":932,"uris":["http://zotero.org/users/1575519/items/7XAN57GT"],"uri":["http://zotero.org/users/1575519/items/7XAN57GT"],"itemData":{"id":932,"type":"article-journal","title":"Teacher planning, teacher behavior, and student achievement","container-title":"American Educational Research Journal","page":"417-432","volume":"15","source":"CrossRef","DOI":"10.3102/00028312015003417","ISSN":"0002-8312","language":"en","author":[{"family":"Peterson","given":"P. L"},{"family":"Marx","given":"R. W"},{"family":"Clark","given":"C. M"}],"issued":{"date-parts":[["1978"]]},"accessed":{"date-parts":[["2014",12,5]]}},"suppress-author":true}],"schema":"https://github.com/citation-style-language/schema/raw/master/csl-citation.json"} </w:instrText>
      </w:r>
      <w:r w:rsidR="00DD3308">
        <w:fldChar w:fldCharType="separate"/>
      </w:r>
      <w:r w:rsidR="00DD3308" w:rsidRPr="00DD3308">
        <w:rPr>
          <w:rFonts w:cs="Times New Roman"/>
        </w:rPr>
        <w:t>(1978)</w:t>
      </w:r>
      <w:r w:rsidR="00DD3308">
        <w:fldChar w:fldCharType="end"/>
      </w:r>
      <w:r w:rsidR="00DD3308">
        <w:t xml:space="preserve"> suggested “theoretical models of teacher planning as a process of selecting educational objectives, diagnosing learner characteristics, and choosing from alternative instructional strategies in order to achieve certain learner outcomes” (p. 418).  </w:t>
      </w:r>
      <w:r w:rsidR="005F3929">
        <w:t>While this definition seems to encompass both the cognitive and behaviorist components of lesson planning, t</w:t>
      </w:r>
      <w:r w:rsidR="00D00799">
        <w:t xml:space="preserve">he </w:t>
      </w:r>
      <w:r w:rsidR="007E670C">
        <w:t>range</w:t>
      </w:r>
      <w:r w:rsidR="00D00799">
        <w:t xml:space="preserve"> of these definitions should be the first clue that studying lesson plan and lesson planning is a complex endeavor.  Coupled with the fact that l</w:t>
      </w:r>
      <w:r w:rsidR="00CF2C9B" w:rsidRPr="00CF2C9B">
        <w:t>esson planning</w:t>
      </w:r>
      <w:r w:rsidR="00D00799">
        <w:t>, itself,</w:t>
      </w:r>
      <w:r w:rsidR="00CF2C9B" w:rsidRPr="00CF2C9B">
        <w:t xml:space="preserve"> is a complex s</w:t>
      </w:r>
      <w:r w:rsidR="007E670C">
        <w:t xml:space="preserve">kill </w:t>
      </w:r>
      <w:r w:rsidR="007E670C">
        <w:fldChar w:fldCharType="begin"/>
      </w:r>
      <w:r w:rsidR="007E670C">
        <w:instrText xml:space="preserve"> ADDIN ZOTERO_ITEM CSL_CITATION {"citationID":"2c6236dlmj","properties":{"formattedCitation":"(Johnson, 2000; May, 1986; Wild, 2000)","plainCitation":"(Johnson, 2000; May, 1986; Wild, 2000)"},"citationItems":[{"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id":910,"uris":["http://zotero.org/users/1575519/items/HFXA9QUW"],"uri":["http://zotero.org/users/1575519/items/HFXA9QUW"],"itemData":{"id":910,"type":"article-journal","title":"Teaching students how to plan: The dominant model and alternatives","container-title":"Journal of Teacher Education","page":"6-12","volume":"37","issue":"6","source":"CrossRef","DOI":"10.1177/002248718603700602","ISSN":"0022-4871","shortTitle":"Teaching Students How to Plan","language":"en","author":[{"family":"May","given":"W. T."}],"issued":{"date-parts":[["1986"]]},"accessed":{"date-parts":[["2014",12,2]]}}},{"id":887,"uris":["http://zotero.org/users/1575519/items/29BAZ36H"],"uri":["http://zotero.org/users/1575519/items/29BAZ36H"],"itemData":{"id":887,"type":"article-journal","title":"Designing and evaluating an educational performance support system","container-title":"British Journal of Educational Technology","page":"5-20","volume":"31","author":[{"family":"Wild","given":"Martyn"}],"issued":{"date-parts":[["2000"]]}}}],"schema":"https://github.com/citation-style-language/schema/raw/master/csl-citation.json"} </w:instrText>
      </w:r>
      <w:r w:rsidR="007E670C">
        <w:fldChar w:fldCharType="separate"/>
      </w:r>
      <w:r w:rsidR="007E670C" w:rsidRPr="007E670C">
        <w:rPr>
          <w:rFonts w:cs="Times New Roman"/>
        </w:rPr>
        <w:t>(</w:t>
      </w:r>
      <w:r w:rsidR="007E670C">
        <w:rPr>
          <w:rFonts w:cs="Times New Roman"/>
        </w:rPr>
        <w:t xml:space="preserve">see e.g., </w:t>
      </w:r>
      <w:r w:rsidR="007E670C" w:rsidRPr="007E670C">
        <w:rPr>
          <w:rFonts w:cs="Times New Roman"/>
        </w:rPr>
        <w:t>Johnson, 2000; May, 1986; Wild, 2000)</w:t>
      </w:r>
      <w:r w:rsidR="007E670C">
        <w:fldChar w:fldCharType="end"/>
      </w:r>
      <w:r w:rsidR="005F3929">
        <w:t>,</w:t>
      </w:r>
      <w:r w:rsidR="00356AE5">
        <w:t xml:space="preserve"> the varying ways people have approached teaching, enacting</w:t>
      </w:r>
      <w:r w:rsidR="005F3929">
        <w:t>,</w:t>
      </w:r>
      <w:r w:rsidR="00356AE5">
        <w:t xml:space="preserve"> and studying lesson plans and planning is quite diverse.  </w:t>
      </w:r>
      <w:r w:rsidR="00D00799">
        <w:t xml:space="preserve"> </w:t>
      </w:r>
    </w:p>
    <w:p w14:paraId="11B24C56" w14:textId="77777777" w:rsidR="00CE3B14" w:rsidRPr="007C0500" w:rsidRDefault="007E670C" w:rsidP="007C0500">
      <w:pPr>
        <w:pStyle w:val="Heading2"/>
      </w:pPr>
      <w:r>
        <w:t xml:space="preserve">Why is Lesson </w:t>
      </w:r>
      <w:r w:rsidR="00CE3B14" w:rsidRPr="00CF2C9B">
        <w:t>Planning Important?</w:t>
      </w:r>
    </w:p>
    <w:p w14:paraId="002745D4" w14:textId="77777777" w:rsidR="00072916" w:rsidRDefault="007E670C" w:rsidP="007C0500">
      <w:proofErr w:type="spellStart"/>
      <w:r>
        <w:t>Morine</w:t>
      </w:r>
      <w:proofErr w:type="spellEnd"/>
      <w:r>
        <w:t xml:space="preserve"> </w:t>
      </w:r>
      <w:r>
        <w:fldChar w:fldCharType="begin"/>
      </w:r>
      <w:r>
        <w:instrText xml:space="preserve"> ADDIN ZOTERO_ITEM CSL_CITATION {"citationID":"o51fdanrq","properties":{"formattedCitation":"(1973)","plainCitation":"(1973)"},"citationItems":[{"id":884,"uris":["http://zotero.org/users/1575519/items/9VDDCRFJ"],"uri":["http://zotero.org/users/1575519/items/9VDDCRFJ"],"itemData":{"id":884,"type":"article-journal","title":"Planning skills: Paradox and parodies","container-title":"Journal of Teacher Education","page":"135-143","volume":"24","source":"CrossRef","DOI":"10.1177/002248717302400212","ISSN":"0022-4871","shortTitle":"Planning Skills","language":"en","author":[{"family":"Morine","given":"G."}],"issued":{"date-parts":[["1973"]]},"accessed":{"date-parts":[["2014",12,1]]}},"suppress-author":true}],"schema":"https://github.com/citation-style-language/schema/raw/master/csl-citation.json"} </w:instrText>
      </w:r>
      <w:r>
        <w:fldChar w:fldCharType="separate"/>
      </w:r>
      <w:r w:rsidRPr="007E670C">
        <w:rPr>
          <w:rFonts w:cs="Times New Roman"/>
        </w:rPr>
        <w:t>(1973)</w:t>
      </w:r>
      <w:r>
        <w:fldChar w:fldCharType="end"/>
      </w:r>
      <w:r>
        <w:t xml:space="preserve"> argued that human </w:t>
      </w:r>
      <w:r w:rsidR="00B26B94">
        <w:t>interaction</w:t>
      </w:r>
      <w:r>
        <w:t>s are unpredictable a</w:t>
      </w:r>
      <w:r w:rsidR="00DB00F0">
        <w:t xml:space="preserve">nd the more </w:t>
      </w:r>
      <w:r>
        <w:t xml:space="preserve">interaction, the more uncertainty.  </w:t>
      </w:r>
      <w:r w:rsidR="00DB00F0">
        <w:t>T</w:t>
      </w:r>
      <w:r>
        <w:t>eaching is highly interactive</w:t>
      </w:r>
      <w:r w:rsidR="00DB00F0">
        <w:t>.  T</w:t>
      </w:r>
      <w:r w:rsidR="00B26B94">
        <w:t xml:space="preserve">eachers need to consider </w:t>
      </w:r>
      <w:proofErr w:type="gramStart"/>
      <w:r w:rsidR="00B26B94">
        <w:t>a number of</w:t>
      </w:r>
      <w:proofErr w:type="gramEnd"/>
      <w:r w:rsidR="00B26B94">
        <w:t xml:space="preserve"> </w:t>
      </w:r>
      <w:r>
        <w:t>alternatives and options when considering what they would like to have happen in a class on a particular day</w:t>
      </w:r>
      <w:r w:rsidR="00DB00F0">
        <w:t xml:space="preserve"> at a particular moment</w:t>
      </w:r>
      <w:r>
        <w:t xml:space="preserve">.  </w:t>
      </w:r>
      <w:r w:rsidR="00072916" w:rsidRPr="00CF2C9B">
        <w:t>Lesson planning</w:t>
      </w:r>
      <w:r w:rsidR="00072916">
        <w:t xml:space="preserve"> </w:t>
      </w:r>
      <w:r w:rsidR="00072916" w:rsidRPr="00CF2C9B">
        <w:t>provides a foundatio</w:t>
      </w:r>
      <w:r w:rsidR="00072916">
        <w:t xml:space="preserve">n from which teachers make </w:t>
      </w:r>
      <w:proofErr w:type="gramStart"/>
      <w:r w:rsidR="00072916">
        <w:t>these important instructional decision</w:t>
      </w:r>
      <w:proofErr w:type="gramEnd"/>
      <w:r w:rsidR="00072916">
        <w:t>.  Lesson plan</w:t>
      </w:r>
      <w:r w:rsidR="0036528F">
        <w:t xml:space="preserve">ning can help mitigate ruts </w:t>
      </w:r>
      <w:r w:rsidR="00072916">
        <w:t xml:space="preserve">to increase student engagement </w:t>
      </w:r>
      <w:r w:rsidR="00DB00F0">
        <w:fldChar w:fldCharType="begin"/>
      </w:r>
      <w:r w:rsidR="00DB00F0">
        <w:instrText xml:space="preserve"> ADDIN ZOTERO_ITEM CSL_CITATION {"citationID":"26pii6cclq","properties":{"formattedCitation":"(Morine, 1973)","plainCitation":"(Morine, 1973)"},"citationItems":[{"id":884,"uris":["http://zotero.org/users/1575519/items/9VDDCRFJ"],"uri":["http://zotero.org/users/1575519/items/9VDDCRFJ"],"itemData":{"id":884,"type":"article-journal","title":"Planning skills: Paradox and parodies","container-title":"Journal of Teacher Education","page":"135-143","volume":"24","source":"CrossRef","DOI":"10.1177/002248717302400212","ISSN":"0022-4871","shortTitle":"Planning Skills","language":"en","author":[{"family":"Morine","given":"G."}],"issued":{"date-parts":[["1973"]]},"accessed":{"date-parts":[["2014",12,1]]}}}],"schema":"https://github.com/citation-style-language/schema/raw/master/csl-citation.json"} </w:instrText>
      </w:r>
      <w:r w:rsidR="00DB00F0">
        <w:fldChar w:fldCharType="separate"/>
      </w:r>
      <w:r w:rsidR="00DB00F0" w:rsidRPr="00DB00F0">
        <w:rPr>
          <w:rFonts w:cs="Times New Roman"/>
        </w:rPr>
        <w:t>(Morine, 1973)</w:t>
      </w:r>
      <w:r w:rsidR="00DB00F0">
        <w:fldChar w:fldCharType="end"/>
      </w:r>
      <w:r w:rsidR="00DB00F0">
        <w:t>.</w:t>
      </w:r>
    </w:p>
    <w:p w14:paraId="7DAE8D89" w14:textId="77777777" w:rsidR="00946E2E" w:rsidRDefault="00072916" w:rsidP="001F09DD">
      <w:r>
        <w:t xml:space="preserve">If a teacher </w:t>
      </w:r>
      <w:r w:rsidR="00863C8F">
        <w:t>improve</w:t>
      </w:r>
      <w:r>
        <w:t>s</w:t>
      </w:r>
      <w:r w:rsidR="00863C8F">
        <w:t xml:space="preserve"> quality of planning</w:t>
      </w:r>
      <w:r>
        <w:t>, it</w:t>
      </w:r>
      <w:r w:rsidR="00863C8F">
        <w:t xml:space="preserve"> will improve quality of teaching that follows the planning</w:t>
      </w:r>
      <w:r>
        <w:t xml:space="preserve"> (</w:t>
      </w:r>
      <w:proofErr w:type="spellStart"/>
      <w:r>
        <w:t>Morine</w:t>
      </w:r>
      <w:proofErr w:type="spellEnd"/>
      <w:r>
        <w:t xml:space="preserve">, 1973).  </w:t>
      </w:r>
      <w:r w:rsidR="00DE4757" w:rsidRPr="00CF2C9B">
        <w:t xml:space="preserve">Johnson </w:t>
      </w:r>
      <w:r w:rsidR="00DE4757" w:rsidRPr="00CF2C9B">
        <w:fldChar w:fldCharType="begin"/>
      </w:r>
      <w:r w:rsidR="00DE4757" w:rsidRPr="00CF2C9B">
        <w:instrText xml:space="preserve"> ADDIN ZOTERO_ITEM CSL_CITATION {"citationID":"1du02pd0ov","properties":{"formattedCitation":"(2000, p. 72)","plainCitation":"(2000, p. 72)"},"citationItems":[{"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locator":"72","label":"page","suppress-author":true}],"schema":"https://github.com/citation-style-language/schema/raw/master/csl-citation.json"} </w:instrText>
      </w:r>
      <w:r w:rsidR="00DE4757" w:rsidRPr="00CF2C9B">
        <w:fldChar w:fldCharType="separate"/>
      </w:r>
      <w:r w:rsidR="00CF2C9B" w:rsidRPr="00CF2C9B">
        <w:t>(2000</w:t>
      </w:r>
      <w:r w:rsidR="00DE4757" w:rsidRPr="00CF2C9B">
        <w:t>)</w:t>
      </w:r>
      <w:r w:rsidR="00DE4757" w:rsidRPr="00CF2C9B">
        <w:fldChar w:fldCharType="end"/>
      </w:r>
      <w:r w:rsidR="00CF2C9B" w:rsidRPr="00CF2C9B">
        <w:t xml:space="preserve"> argued that thoughtful planning creates better lessons, enhances learning and enhances teacher effectiveness </w:t>
      </w:r>
      <w:r w:rsidR="00CF2C9B" w:rsidRPr="00CF2C9B">
        <w:fldChar w:fldCharType="begin"/>
      </w:r>
      <w:r w:rsidR="00CF2C9B" w:rsidRPr="00CF2C9B">
        <w:instrText xml:space="preserve"> ADDIN ZOTERO_ITEM CSL_CITATION {"citationID":"2m5rcefcus","properties":{"formattedCitation":"(2000, p. 72)","plainCitation":"(2000, p. 72)"},"citationItems":[{"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locator":"72","label":"page","suppress-author":true}],"schema":"https://github.com/citation-style-language/schema/raw/master/csl-citation.json"} </w:instrText>
      </w:r>
      <w:r w:rsidR="00CF2C9B" w:rsidRPr="00CF2C9B">
        <w:fldChar w:fldCharType="separate"/>
      </w:r>
      <w:r w:rsidR="00CF2C9B" w:rsidRPr="00CF2C9B">
        <w:t>(p. 72)</w:t>
      </w:r>
      <w:r w:rsidR="00CF2C9B" w:rsidRPr="00CF2C9B">
        <w:fldChar w:fldCharType="end"/>
      </w:r>
      <w:r w:rsidR="00CF2C9B" w:rsidRPr="00CF2C9B">
        <w:t xml:space="preserve">. </w:t>
      </w:r>
      <w:r w:rsidR="007F4F29">
        <w:t xml:space="preserve"> It is easy </w:t>
      </w:r>
      <w:r w:rsidR="00946E2E">
        <w:t xml:space="preserve">to </w:t>
      </w:r>
      <w:r w:rsidR="007F4F29">
        <w:t xml:space="preserve">see the </w:t>
      </w:r>
      <w:r w:rsidR="00946E2E">
        <w:t>truth to these claims.  Logically, better planning makes a teacher more prepared</w:t>
      </w:r>
      <w:r w:rsidR="007F4F29">
        <w:t xml:space="preserve">.  Increased preparation allows a teacher to better </w:t>
      </w:r>
      <w:r w:rsidR="00946E2E">
        <w:t xml:space="preserve">teach the intended material or to </w:t>
      </w:r>
      <w:r w:rsidR="007F4F29">
        <w:t xml:space="preserve">better </w:t>
      </w:r>
      <w:r w:rsidR="00946E2E">
        <w:t xml:space="preserve">deviate as student thinking and needs </w:t>
      </w:r>
      <w:r w:rsidR="007F4F29">
        <w:t xml:space="preserve">would require the teacher to do.  Better enactment and responses to student needs should make better teaching.  </w:t>
      </w:r>
    </w:p>
    <w:p w14:paraId="2C78B177" w14:textId="77777777" w:rsidR="00E61BC7" w:rsidRDefault="00CE3B14" w:rsidP="007C0500">
      <w:pPr>
        <w:rPr>
          <w:rFonts w:eastAsia="Times New Roman"/>
        </w:rPr>
      </w:pPr>
      <w:proofErr w:type="spellStart"/>
      <w:r w:rsidRPr="00CF2C9B">
        <w:rPr>
          <w:rFonts w:eastAsia="Times New Roman"/>
        </w:rPr>
        <w:lastRenderedPageBreak/>
        <w:t>Reusser</w:t>
      </w:r>
      <w:proofErr w:type="spellEnd"/>
      <w:r w:rsidRPr="00CF2C9B">
        <w:rPr>
          <w:rFonts w:eastAsia="Times New Roman"/>
        </w:rPr>
        <w:t xml:space="preserve"> </w:t>
      </w:r>
      <w:r w:rsidRPr="00CF2C9B">
        <w:rPr>
          <w:rFonts w:eastAsia="Times New Roman"/>
        </w:rPr>
        <w:fldChar w:fldCharType="begin"/>
      </w:r>
      <w:r w:rsidRPr="00CF2C9B">
        <w:rPr>
          <w:rFonts w:eastAsia="Times New Roman"/>
        </w:rPr>
        <w:instrText xml:space="preserve"> ADDIN ZOTERO_ITEM CSL_CITATION {"citationID":"29ffq761ov","properties":{"formattedCitation":"(2000)","plainCitation":"(2000)"},"citationItems":[{"id":298,"uris":["http://zotero.org/users/1575519/items/TEC4SAP6"],"uri":["http://zotero.org/users/1575519/items/TEC4SAP6"],"itemData":{"id":298,"type":"article-journal","title":"Success and failure in school mathematics: Effects of instruction and school environment","container-title":"European child &amp; adolescent psychiatry","page":"S17–S26","volume":"9","source":"Google Scholar","shortTitle":"Success and failure in school mathematics","author":[{"family":"Reusser","given":"Kurt"}],"issued":{"date-parts":[["2000"]]},"accessed":{"date-parts":[["2014",9,29]]}},"suppress-author":true}],"schema":"https://github.com/citation-style-language/schema/raw/master/csl-citation.json"} </w:instrText>
      </w:r>
      <w:r w:rsidRPr="00CF2C9B">
        <w:rPr>
          <w:rFonts w:eastAsia="Times New Roman"/>
        </w:rPr>
        <w:fldChar w:fldCharType="separate"/>
      </w:r>
      <w:r w:rsidRPr="00CF2C9B">
        <w:t>(2000)</w:t>
      </w:r>
      <w:r w:rsidRPr="00CF2C9B">
        <w:rPr>
          <w:rFonts w:eastAsia="Times New Roman"/>
        </w:rPr>
        <w:fldChar w:fldCharType="end"/>
      </w:r>
      <w:r w:rsidR="001F18FF" w:rsidRPr="00CF2C9B">
        <w:rPr>
          <w:rFonts w:eastAsia="Times New Roman"/>
        </w:rPr>
        <w:t xml:space="preserve"> argued that teachers make many </w:t>
      </w:r>
      <w:proofErr w:type="spellStart"/>
      <w:r w:rsidR="001F18FF" w:rsidRPr="00CF2C9B">
        <w:rPr>
          <w:rFonts w:eastAsia="Times New Roman"/>
          <w:i/>
        </w:rPr>
        <w:t>microadaptations</w:t>
      </w:r>
      <w:proofErr w:type="spellEnd"/>
      <w:r w:rsidR="001F18FF" w:rsidRPr="00CF2C9B">
        <w:rPr>
          <w:rFonts w:eastAsia="Times New Roman"/>
        </w:rPr>
        <w:t xml:space="preserve"> throughout lessons.  These </w:t>
      </w:r>
      <w:proofErr w:type="spellStart"/>
      <w:r w:rsidR="001F18FF" w:rsidRPr="00CF2C9B">
        <w:rPr>
          <w:rFonts w:eastAsia="Times New Roman"/>
        </w:rPr>
        <w:t>microadaptations</w:t>
      </w:r>
      <w:proofErr w:type="spellEnd"/>
      <w:r w:rsidR="001F18FF" w:rsidRPr="00CF2C9B">
        <w:rPr>
          <w:rFonts w:eastAsia="Times New Roman"/>
        </w:rPr>
        <w:t xml:space="preserve"> are teachers’ in the moment d</w:t>
      </w:r>
      <w:r w:rsidR="00E61BC7" w:rsidRPr="00CF2C9B">
        <w:rPr>
          <w:rFonts w:eastAsia="Times New Roman"/>
        </w:rPr>
        <w:t xml:space="preserve">ecisions </w:t>
      </w:r>
      <w:r w:rsidR="001F18FF" w:rsidRPr="00CF2C9B">
        <w:rPr>
          <w:rFonts w:eastAsia="Times New Roman"/>
        </w:rPr>
        <w:t xml:space="preserve">that aim to </w:t>
      </w:r>
      <w:r w:rsidR="00E61BC7" w:rsidRPr="00CF2C9B">
        <w:rPr>
          <w:rFonts w:eastAsia="Times New Roman"/>
        </w:rPr>
        <w:t>tailor instruction to the needs of different learners</w:t>
      </w:r>
      <w:r w:rsidR="001F18FF" w:rsidRPr="00CF2C9B">
        <w:rPr>
          <w:rFonts w:eastAsia="Times New Roman"/>
        </w:rPr>
        <w:t xml:space="preserve"> </w:t>
      </w:r>
      <w:r w:rsidR="001F18FF" w:rsidRPr="00CF2C9B">
        <w:rPr>
          <w:rFonts w:eastAsia="Times New Roman"/>
        </w:rPr>
        <w:fldChar w:fldCharType="begin"/>
      </w:r>
      <w:r w:rsidR="001F18FF" w:rsidRPr="00CF2C9B">
        <w:rPr>
          <w:rFonts w:eastAsia="Times New Roman"/>
        </w:rPr>
        <w:instrText xml:space="preserve"> ADDIN ZOTERO_ITEM CSL_CITATION {"citationID":"15vkt0mini","properties":{"formattedCitation":"(Reusser, 2000)","plainCitation":"(Reusser, 2000)"},"citationItems":[{"id":298,"uris":["http://zotero.org/users/1575519/items/TEC4SAP6"],"uri":["http://zotero.org/users/1575519/items/TEC4SAP6"],"itemData":{"id":298,"type":"article-journal","title":"Success and failure in school mathematics: Effects of instruction and school environment","container-title":"European child &amp; adolescent psychiatry","page":"S17–S26","volume":"9","source":"Google Scholar","shortTitle":"Success and failure in school mathematics","author":[{"family":"Reusser","given":"Kurt"}],"issued":{"date-parts":[["2000"]]},"accessed":{"date-parts":[["2014",9,29]]}}}],"schema":"https://github.com/citation-style-language/schema/raw/master/csl-citation.json"} </w:instrText>
      </w:r>
      <w:r w:rsidR="001F18FF" w:rsidRPr="00CF2C9B">
        <w:rPr>
          <w:rFonts w:eastAsia="Times New Roman"/>
        </w:rPr>
        <w:fldChar w:fldCharType="separate"/>
      </w:r>
      <w:r w:rsidR="001F18FF" w:rsidRPr="00CF2C9B">
        <w:t>(Reusser, 2000)</w:t>
      </w:r>
      <w:r w:rsidR="001F18FF" w:rsidRPr="00CF2C9B">
        <w:rPr>
          <w:rFonts w:eastAsia="Times New Roman"/>
        </w:rPr>
        <w:fldChar w:fldCharType="end"/>
      </w:r>
      <w:r w:rsidR="001F18FF" w:rsidRPr="00CF2C9B">
        <w:rPr>
          <w:rFonts w:eastAsia="Times New Roman"/>
        </w:rPr>
        <w:t xml:space="preserve">.  Teachers do this in a variety of ways - organizational structures, </w:t>
      </w:r>
      <w:proofErr w:type="gramStart"/>
      <w:r w:rsidR="00E61BC7" w:rsidRPr="00CF2C9B">
        <w:rPr>
          <w:rFonts w:eastAsia="Times New Roman"/>
        </w:rPr>
        <w:t>manner in which</w:t>
      </w:r>
      <w:proofErr w:type="gramEnd"/>
      <w:r w:rsidR="00E61BC7" w:rsidRPr="00CF2C9B">
        <w:rPr>
          <w:rFonts w:eastAsia="Times New Roman"/>
        </w:rPr>
        <w:t xml:space="preserve"> information is presented</w:t>
      </w:r>
      <w:r w:rsidR="001F18FF" w:rsidRPr="00CF2C9B">
        <w:rPr>
          <w:rFonts w:eastAsia="Times New Roman"/>
        </w:rPr>
        <w:t xml:space="preserve">, </w:t>
      </w:r>
      <w:r w:rsidR="00E61BC7" w:rsidRPr="00CF2C9B">
        <w:rPr>
          <w:rFonts w:eastAsia="Times New Roman"/>
        </w:rPr>
        <w:t>mat</w:t>
      </w:r>
      <w:r w:rsidR="001F18FF" w:rsidRPr="00CF2C9B">
        <w:rPr>
          <w:rFonts w:eastAsia="Times New Roman"/>
        </w:rPr>
        <w:t xml:space="preserve">erials to guide problem solving, </w:t>
      </w:r>
      <w:r w:rsidR="00E61BC7" w:rsidRPr="00CF2C9B">
        <w:rPr>
          <w:rFonts w:eastAsia="Times New Roman"/>
        </w:rPr>
        <w:t>support materials</w:t>
      </w:r>
      <w:r w:rsidR="001F18FF" w:rsidRPr="00CF2C9B">
        <w:rPr>
          <w:rFonts w:eastAsia="Times New Roman"/>
        </w:rPr>
        <w:t xml:space="preserve">, </w:t>
      </w:r>
      <w:r w:rsidR="00E61BC7" w:rsidRPr="00CF2C9B">
        <w:rPr>
          <w:rFonts w:eastAsia="Times New Roman"/>
        </w:rPr>
        <w:t>time</w:t>
      </w:r>
      <w:r w:rsidR="001F18FF" w:rsidRPr="00CF2C9B">
        <w:rPr>
          <w:rFonts w:eastAsia="Times New Roman"/>
        </w:rPr>
        <w:t xml:space="preserve">, and feedback.  While </w:t>
      </w:r>
      <w:proofErr w:type="spellStart"/>
      <w:r w:rsidR="001F18FF" w:rsidRPr="00CF2C9B">
        <w:rPr>
          <w:rFonts w:eastAsia="Times New Roman"/>
        </w:rPr>
        <w:t>Reusser</w:t>
      </w:r>
      <w:proofErr w:type="spellEnd"/>
      <w:r w:rsidR="001F18FF" w:rsidRPr="00CF2C9B">
        <w:rPr>
          <w:rFonts w:eastAsia="Times New Roman"/>
        </w:rPr>
        <w:t xml:space="preserve"> (2000) focused on measuring the in-action teaching, the necessary pre-requisite to making adaptations is having something to adapt</w:t>
      </w:r>
      <w:r w:rsidR="007C0500">
        <w:rPr>
          <w:rFonts w:eastAsia="Times New Roman"/>
        </w:rPr>
        <w:t xml:space="preserve">: </w:t>
      </w:r>
      <w:r w:rsidR="001F18FF" w:rsidRPr="009743E0">
        <w:rPr>
          <w:rFonts w:eastAsia="Times New Roman"/>
        </w:rPr>
        <w:t xml:space="preserve">the lesson plan.  </w:t>
      </w:r>
      <w:proofErr w:type="gramStart"/>
      <w:r w:rsidR="007C0500">
        <w:rPr>
          <w:rFonts w:eastAsia="Times New Roman"/>
        </w:rPr>
        <w:t>In order for</w:t>
      </w:r>
      <w:proofErr w:type="gramEnd"/>
      <w:r w:rsidR="007C0500">
        <w:rPr>
          <w:rFonts w:eastAsia="Times New Roman"/>
        </w:rPr>
        <w:t xml:space="preserve"> teachers to make these necessary </w:t>
      </w:r>
      <w:proofErr w:type="spellStart"/>
      <w:r w:rsidR="007C0500">
        <w:rPr>
          <w:rFonts w:eastAsia="Times New Roman"/>
        </w:rPr>
        <w:t>microadaptations</w:t>
      </w:r>
      <w:proofErr w:type="spellEnd"/>
      <w:r w:rsidR="007C0500">
        <w:rPr>
          <w:rFonts w:eastAsia="Times New Roman"/>
        </w:rPr>
        <w:t xml:space="preserve">, they must </w:t>
      </w:r>
      <w:r w:rsidR="001F18FF" w:rsidRPr="009743E0">
        <w:rPr>
          <w:rFonts w:eastAsia="Times New Roman"/>
        </w:rPr>
        <w:t xml:space="preserve">have a plan </w:t>
      </w:r>
      <w:r w:rsidR="007C0500">
        <w:rPr>
          <w:rFonts w:eastAsia="Times New Roman"/>
        </w:rPr>
        <w:t xml:space="preserve">from </w:t>
      </w:r>
      <w:r w:rsidR="001F18FF" w:rsidRPr="009743E0">
        <w:rPr>
          <w:rFonts w:eastAsia="Times New Roman"/>
        </w:rPr>
        <w:t xml:space="preserve">which to change. </w:t>
      </w:r>
    </w:p>
    <w:p w14:paraId="2D3CEB49" w14:textId="77777777" w:rsidR="006E08E4" w:rsidRDefault="000D6E23" w:rsidP="000D6E23">
      <w:r w:rsidRPr="00E036A0">
        <w:t xml:space="preserve">Clark &amp; Peterson (1986) </w:t>
      </w:r>
      <w:r w:rsidR="00ED3176">
        <w:t xml:space="preserve">also </w:t>
      </w:r>
      <w:r w:rsidR="001F09DD">
        <w:t>argue</w:t>
      </w:r>
      <w:r w:rsidR="00ED3176">
        <w:t>d</w:t>
      </w:r>
      <w:r w:rsidR="001F09DD">
        <w:t xml:space="preserve"> that lesson plans are important for the customization that teachers must make.  L</w:t>
      </w:r>
      <w:r w:rsidRPr="00E036A0">
        <w:t xml:space="preserve">essons plans </w:t>
      </w:r>
      <w:r w:rsidR="001F09DD">
        <w:t xml:space="preserve">allow </w:t>
      </w:r>
      <w:r w:rsidRPr="00E036A0">
        <w:t xml:space="preserve">teachers to meet the immediate and unique needs of their students by thinking about their students and writing and adapting curriculum and materials to better align with the </w:t>
      </w:r>
      <w:proofErr w:type="gramStart"/>
      <w:r w:rsidRPr="00E036A0">
        <w:t>particular students</w:t>
      </w:r>
      <w:proofErr w:type="gramEnd"/>
      <w:r w:rsidRPr="00E036A0">
        <w:t>, the</w:t>
      </w:r>
      <w:r w:rsidR="001F09DD">
        <w:t xml:space="preserve">ir knowledge, and their needs </w:t>
      </w:r>
      <w:r w:rsidR="001F09DD" w:rsidRPr="00E036A0">
        <w:t>(</w:t>
      </w:r>
      <w:r w:rsidR="001F09DD">
        <w:t xml:space="preserve">Clark &amp; Peterson, 1986, </w:t>
      </w:r>
      <w:r w:rsidR="001F09DD" w:rsidRPr="00E036A0">
        <w:t>p. 262)</w:t>
      </w:r>
      <w:r w:rsidR="001F09DD">
        <w:t xml:space="preserve">.  Because curriculum and textbooks cannot possibly be designed to engage every child, teachers have to use their important knowledge of students to bridge the gap between student and content </w:t>
      </w:r>
      <w:r w:rsidR="001F09DD">
        <w:fldChar w:fldCharType="begin"/>
      </w:r>
      <w:r w:rsidR="001F09DD">
        <w:instrText xml:space="preserve"> ADDIN ZOTERO_ITEM CSL_CITATION {"citationID":"1mtv0tr90k","properties":{"formattedCitation":"(Dewey, 1902; Hill, Rowan, &amp; Ball, 2005)","plainCitation":"(Dewey, 1902; Hill, Rowan, &amp; Ball, 2005)"},"citationItems":[{"id":311,"uris":["http://zotero.org/users/1575519/items/V2KNBQJA"],"uri":["http://zotero.org/users/1575519/items/V2KNBQJA"],"itemData":{"id":311,"type":"chapter","title":"The child and the curriculum","container-title":"John Dewey on education","publisher":"The University of Chicago Press","publisher-place":"Chicago, IL","event-place":"Chicago, IL","author":[{"family":"Dewey","given":"John"}],"editor":[{"family":"Archambault","given":"R. D."}],"issued":{"date-parts":[["1902"]]}}},{"id":217,"uris":["http://zotero.org/users/1575519/items/KMK38VFQ"],"uri":["http://zotero.org/users/1575519/items/KMK38VFQ"],"itemData":{"id":217,"type":"article-journal","title":"Effects of teachers' mathematical knowledge for teaching on student achievement","container-title":"American Educational Research Journal","page":"371-406","volume":"42","source":"ProQuest","abstract":"This study explored whether and how teachers' mathematical knowledge for teaching contributes to gains in students' mathematics achievement. The authors used a linear mixed-model methodology in which first and third graders' mathematical achievement gains over a year were nested within teachers, who in turn were nested within schools. They found that teachers' mathematical knowledge was significantly related to student achievement gains in both first and third grades after controlling for key student- and teacher-level covariates. This result, while consonant with findings from the educational production function literature, was obtained via a measure focusing on the specialized mathematical knowledge and skills used in teaching mathematics. This finding provides support for policy initiatives designed to improve students' mathematics achievement by improving teachers' mathematical knowledge. [PUBLICATION ABSTRACT]\nKEYWORDS: educational policy, mathematics, student achievement, teacher knowledge.","ISSN":"00028312","language":"English","author":[{"family":"Hill","given":"Heather C."},{"family":"Rowan","given":"Brian"},{"family":"Ball","given":"Deborah Loewenberg"}],"issued":{"date-parts":[["2005"]]},"accessed":{"date-parts":[["2014",4,16]]}}}],"schema":"https://github.com/citation-style-language/schema/raw/master/csl-citation.json"} </w:instrText>
      </w:r>
      <w:r w:rsidR="001F09DD">
        <w:fldChar w:fldCharType="separate"/>
      </w:r>
      <w:r w:rsidR="001F09DD" w:rsidRPr="001F09DD">
        <w:rPr>
          <w:rFonts w:cs="Times New Roman"/>
        </w:rPr>
        <w:t>(</w:t>
      </w:r>
      <w:r w:rsidR="001F09DD">
        <w:rPr>
          <w:rFonts w:cs="Times New Roman"/>
        </w:rPr>
        <w:t xml:space="preserve">see e.g., </w:t>
      </w:r>
      <w:r w:rsidR="001F09DD" w:rsidRPr="001F09DD">
        <w:rPr>
          <w:rFonts w:cs="Times New Roman"/>
        </w:rPr>
        <w:t>Dewey, 1902; Hill, Rowan, &amp; Ball, 2005)</w:t>
      </w:r>
      <w:r w:rsidR="001F09DD">
        <w:fldChar w:fldCharType="end"/>
      </w:r>
      <w:r w:rsidR="001F09DD">
        <w:t>.</w:t>
      </w:r>
      <w:r w:rsidR="006865C4">
        <w:t xml:space="preserve"> </w:t>
      </w:r>
    </w:p>
    <w:p w14:paraId="151B2D2F" w14:textId="77777777" w:rsidR="00DB00F0" w:rsidRDefault="00DB00F0" w:rsidP="00DB00F0">
      <w:pPr>
        <w:pStyle w:val="Heading2"/>
      </w:pPr>
      <w:r w:rsidRPr="009743E0">
        <w:t xml:space="preserve">Why is </w:t>
      </w:r>
      <w:r w:rsidR="00AA4D98">
        <w:t>S</w:t>
      </w:r>
      <w:r w:rsidRPr="009743E0">
        <w:t xml:space="preserve">tudying </w:t>
      </w:r>
      <w:r w:rsidR="00AA4D98">
        <w:t>L</w:t>
      </w:r>
      <w:r w:rsidRPr="009743E0">
        <w:t xml:space="preserve">esson </w:t>
      </w:r>
      <w:r w:rsidR="00AA4D98">
        <w:t>P</w:t>
      </w:r>
      <w:r w:rsidRPr="009743E0">
        <w:t xml:space="preserve">lanning </w:t>
      </w:r>
      <w:r w:rsidR="00AA4D98">
        <w:t>I</w:t>
      </w:r>
      <w:r w:rsidRPr="009743E0">
        <w:t>mportant?</w:t>
      </w:r>
    </w:p>
    <w:p w14:paraId="4EA1197F" w14:textId="77777777" w:rsidR="00DB00F0" w:rsidRDefault="0057507A" w:rsidP="0057507A">
      <w:r>
        <w:t xml:space="preserve">As </w:t>
      </w:r>
      <w:r w:rsidRPr="009743E0">
        <w:t xml:space="preserve">lesson planning is important for teaching, studying </w:t>
      </w:r>
      <w:r>
        <w:t xml:space="preserve">lesson plans and planning </w:t>
      </w:r>
      <w:r w:rsidRPr="009743E0">
        <w:t xml:space="preserve">is important for </w:t>
      </w:r>
      <w:r w:rsidRPr="00057153">
        <w:t>researchers and teacher educators</w:t>
      </w:r>
      <w:r>
        <w:t xml:space="preserve">.  </w:t>
      </w:r>
      <w:r w:rsidR="00DB00F0">
        <w:t xml:space="preserve">Clark &amp; Peterson </w:t>
      </w:r>
      <w:r w:rsidR="00DB00F0">
        <w:fldChar w:fldCharType="begin"/>
      </w:r>
      <w:r w:rsidR="00DB00F0">
        <w:instrText xml:space="preserve"> ADDIN ZOTERO_ITEM CSL_CITATION {"citationID":"1t6p2muckv","properties":{"formattedCitation":"(1986)","plainCitation":"(1986)"},"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suppress-author":true}],"schema":"https://github.com/citation-style-language/schema/raw/master/csl-citation.json"} </w:instrText>
      </w:r>
      <w:r w:rsidR="00DB00F0">
        <w:fldChar w:fldCharType="separate"/>
      </w:r>
      <w:r w:rsidR="00DB00F0" w:rsidRPr="005F3929">
        <w:rPr>
          <w:rFonts w:cs="Times New Roman"/>
        </w:rPr>
        <w:t>(1986)</w:t>
      </w:r>
      <w:r w:rsidR="00DB00F0">
        <w:fldChar w:fldCharType="end"/>
      </w:r>
      <w:r w:rsidR="00DB00F0" w:rsidRPr="001F09DD">
        <w:t xml:space="preserve"> </w:t>
      </w:r>
      <w:r w:rsidR="00DB00F0" w:rsidRPr="009743E0">
        <w:t>suggested that little research was done on lesson planning prior to the 1970’s and others</w:t>
      </w:r>
      <w:r w:rsidR="00DB00F0">
        <w:t xml:space="preserve"> </w:t>
      </w:r>
      <w:r w:rsidR="00DB00F0">
        <w:fldChar w:fldCharType="begin"/>
      </w:r>
      <w:r w:rsidR="00DB00F0">
        <w:instrText xml:space="preserve"> ADDIN ZOTERO_ITEM CSL_CITATION {"citationID":"24kqbq2g1a","properties":{"formattedCitation":"(S. A. Hughes, 2005; Johnson, 2000; Warren, 2000)","plainCitation":"(S. A. Hughes, 2005; Johnson, 2000; Warren, 2000)"},"citationItems":[{"id":61,"uris":["http://zotero.org/users/1575519/items/7UZJGR2A"],"uri":["http://zotero.org/users/1575519/items/7UZJGR2A"],"itemData":{"id":61,"type":"article-journal","title":"Some canaries left behind? Evaluating a state</w:instrText>
      </w:r>
      <w:r w:rsidR="00DB00F0">
        <w:rPr>
          <w:rFonts w:ascii="Cambria Math" w:hAnsi="Cambria Math" w:cs="Cambria Math"/>
        </w:rPr>
        <w:instrText>‐</w:instrText>
      </w:r>
      <w:r w:rsidR="00DB00F0">
        <w:instrText xml:space="preserve">endorsed lesson plan database and its social construction of who and what counts","container-title":"International Journal of Inclusive Education","page":"105-138","volume":"9","source":"CrossRef","DOI":"10.1080/1360311042000315523","ISSN":"1360-3116, 1464-5173","shortTitle":"Some canaries left behind?","language":"en","author":[{"family":"Hughes","given":"Sherick A."}],"issued":{"date-parts":[["2005"]]},"accessed":{"date-parts":[["2014",9,19]]}}},{"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id":53,"uris":["http://zotero.org/users/1575519/items/78XH98VM"],"uri":["http://zotero.org/users/1575519/items/78XH98VM"],"itemData":{"id":53,"type":"article-journal","title":"Teacher planning: A literature review","container-title":"Educational Research Quarterly","page":"37-42","volume":"24","issue":"2","author":[{"family":"Warren","given":"Louis L."}],"issued":{"date-parts":[["2000"]]}}}],"schema":"https://github.com/citation-style-language/schema/raw/master/csl-citation.json"} </w:instrText>
      </w:r>
      <w:r w:rsidR="00DB00F0">
        <w:fldChar w:fldCharType="separate"/>
      </w:r>
      <w:r w:rsidR="00DB00F0" w:rsidRPr="001F09DD">
        <w:rPr>
          <w:rFonts w:cs="Times New Roman"/>
        </w:rPr>
        <w:t>(</w:t>
      </w:r>
      <w:r w:rsidR="00DB00F0">
        <w:rPr>
          <w:rFonts w:cs="Times New Roman"/>
        </w:rPr>
        <w:t xml:space="preserve">see e.g., </w:t>
      </w:r>
      <w:r w:rsidR="00DB00F0" w:rsidRPr="001F09DD">
        <w:rPr>
          <w:rFonts w:cs="Times New Roman"/>
        </w:rPr>
        <w:t>S. A. Hughes, 2005; Johnson, 2000; Warren, 2000)</w:t>
      </w:r>
      <w:r w:rsidR="00DB00F0">
        <w:fldChar w:fldCharType="end"/>
      </w:r>
      <w:r w:rsidR="00DB00F0">
        <w:t xml:space="preserve"> have argued the same is true more recently.  </w:t>
      </w:r>
      <w:r w:rsidR="00ED3176">
        <w:t xml:space="preserve">Though scholars note </w:t>
      </w:r>
      <w:r w:rsidR="00DD20ED">
        <w:t xml:space="preserve">little </w:t>
      </w:r>
      <w:r w:rsidR="00ED3176">
        <w:t xml:space="preserve">lesson plan research, in the field of education </w:t>
      </w:r>
      <w:r w:rsidR="00DB00F0">
        <w:t xml:space="preserve">teacher thoughts and decisions are widely studied.  This seems to indicate that teacher thoughts and decision are important </w:t>
      </w:r>
      <w:r w:rsidR="00DB00F0">
        <w:lastRenderedPageBreak/>
        <w:t xml:space="preserve">notions to study.  The logical progression is that studying the process and documentation that </w:t>
      </w:r>
      <w:r w:rsidR="00ED3176">
        <w:t xml:space="preserve">creates </w:t>
      </w:r>
      <w:r w:rsidR="00DB00F0">
        <w:t xml:space="preserve">the foundation of these thoughts and decisions would also be important.  </w:t>
      </w:r>
    </w:p>
    <w:p w14:paraId="155C0A89" w14:textId="77777777" w:rsidR="00493E59" w:rsidRDefault="00493E59" w:rsidP="00493E59">
      <w:r>
        <w:t>Clark &amp; Peterson (1986) found that lesson plans fit into eight categories: weekly, daily, long range, short range, yearly, term, unit</w:t>
      </w:r>
      <w:r w:rsidR="00DD20ED">
        <w:t>,</w:t>
      </w:r>
      <w:r>
        <w:t xml:space="preserve"> and lesson plans (p. 260).  This is significant for several reasons.  First, it shows that when the words “lesson plans” are used, there are at least eight different images (or more) that teachers and scholars may hold.  Varying mental images of lesson plans certain leads to different conceptualizations and descriptions of the planning which makes research and even collegial communication about lesson plans a challenge.  When a teacher </w:t>
      </w:r>
      <w:proofErr w:type="gramStart"/>
      <w:r>
        <w:t>says</w:t>
      </w:r>
      <w:proofErr w:type="gramEnd"/>
      <w:r>
        <w:t xml:space="preserve"> “I am going to be lesson planning during my preparation period today,” the exact behaviors and thoughts are not clear from that phrase alone.  Thirdly, the categories of planning also speak to the importance of lesson planning.  Teachers have so many types of planning experiences they cannot be described in simple language.  </w:t>
      </w:r>
    </w:p>
    <w:p w14:paraId="070CE4BE" w14:textId="77777777" w:rsidR="00F0127F" w:rsidRDefault="00F0127F" w:rsidP="00F0127F">
      <w:pPr>
        <w:tabs>
          <w:tab w:val="left" w:pos="8190"/>
        </w:tabs>
      </w:pPr>
      <w:r>
        <w:t xml:space="preserve">Studying lesson planning has both theoretical and practical importance.  On the theoretical side, models have been developed </w:t>
      </w:r>
      <w:r>
        <w:fldChar w:fldCharType="begin"/>
      </w:r>
      <w:r>
        <w:instrText xml:space="preserve"> ADDIN ZOTERO_ITEM CSL_CITATION {"citationID":"2fiop2cig0","properties":{"formattedCitation":"(Clark &amp; Peterson, 1986; Hunter, 1985; Smith, Bill, &amp; Hughes, 2007; Wiggins &amp; McTighe, 2005)","plainCitation":"(Clark &amp; Peterson, 1986; Hunter, 1985; Smith, Bill, &amp; Hughes, 2007; Wiggins &amp; McTighe, 2005)"},"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id":920,"uris":["http://zotero.org/users/1575519/items/9NVTXIER"],"uri":["http://zotero.org/users/1575519/items/9NVTXIER"],"itemData":{"id":920,"type":"article-journal","title":"What's wrong with Madeline Hunter?","container-title":"Educational Leadership","page":"57-60","volume":"42","issue":"5","author":[{"family":"Hunter","given":"Madeline"}],"issued":{"date-parts":[["1985"]]}}},{"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id":881,"uris":["http://zotero.org/users/1575519/items/D42WP4N5"],"uri":["http://zotero.org/users/1575519/items/D42WP4N5"],"itemData":{"id":881,"type":"book","title":"Backward design","publisher-place":"Alexandria, VA","edition":"2nd","event-place":"Alexandria, VA","author":[{"family":"Wiggins","given":"Grant"},{"family":"McTighe","given":"Jay"}],"issued":{"date-parts":[["2005"]]}}}],"schema":"https://github.com/citation-style-language/schema/raw/master/csl-citation.json"} </w:instrText>
      </w:r>
      <w:r>
        <w:fldChar w:fldCharType="separate"/>
      </w:r>
      <w:r w:rsidRPr="00F0127F">
        <w:rPr>
          <w:rFonts w:cs="Times New Roman"/>
        </w:rPr>
        <w:t>(</w:t>
      </w:r>
      <w:r>
        <w:rPr>
          <w:rFonts w:cs="Times New Roman"/>
        </w:rPr>
        <w:t xml:space="preserve">see e.g., </w:t>
      </w:r>
      <w:r w:rsidRPr="00F0127F">
        <w:rPr>
          <w:rFonts w:cs="Times New Roman"/>
        </w:rPr>
        <w:t>Clark &amp; Peterson, 1986; Hunter, 1985; Smith, Bill, &amp; Hughes, 2007; Wiggins &amp; McTighe, 2005)</w:t>
      </w:r>
      <w:r>
        <w:fldChar w:fldCharType="end"/>
      </w:r>
      <w:r>
        <w:t xml:space="preserve"> that act as frameworks from which teacher behavior can be understood and explained.  While this is interesting to scholars, it is the practical aspects that are likely to be more impactful for practicing teachers</w:t>
      </w:r>
      <w:r w:rsidR="00F746CA">
        <w:t xml:space="preserve">.  </w:t>
      </w:r>
      <w:r>
        <w:t>The following explanation shows some of the practical findings that lesson plan research has found.</w:t>
      </w:r>
    </w:p>
    <w:p w14:paraId="14AFFEA1" w14:textId="77777777" w:rsidR="00DB00F0" w:rsidRDefault="00DB00F0" w:rsidP="00F0127F">
      <w:pPr>
        <w:tabs>
          <w:tab w:val="left" w:pos="8190"/>
        </w:tabs>
      </w:pPr>
      <w:r>
        <w:t>S</w:t>
      </w:r>
      <w:r w:rsidRPr="00057153">
        <w:rPr>
          <w:rFonts w:eastAsia="Times New Roman" w:cs="Times New Roman"/>
          <w:szCs w:val="24"/>
        </w:rPr>
        <w:t>hroyer</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1hjbe5viu1","properties":{"formattedCitation":"(1981)","plainCitation":"(1981)"},"citationItems":[{"id":208,"uris":["http://zotero.org/users/1575519/items/K5TCDAWX"],"uri":["http://zotero.org/users/1575519/items/K5TCDAWX"],"itemData":{"id":208,"type":"thesis","title":"Critical moments in the teaching of mathematics: What makes teaching difficult?","publisher":"Michigan State University","publisher-place":"East Lansing, MI","number-of-pages":"283","event-place":"East Lansing, MI","author":[{"family":"Shroyer","given":"Janet Carolyn"}],"issued":{"date-parts":[["1981"]]}},"suppress-author":true}],"schema":"https://github.com/citation-style-language/schema/raw/master/csl-citation.json"} </w:instrText>
      </w:r>
      <w:r>
        <w:rPr>
          <w:rFonts w:eastAsia="Times New Roman" w:cs="Times New Roman"/>
          <w:szCs w:val="24"/>
        </w:rPr>
        <w:fldChar w:fldCharType="separate"/>
      </w:r>
      <w:r w:rsidRPr="00DB00F0">
        <w:rPr>
          <w:rFonts w:cs="Times New Roman"/>
        </w:rPr>
        <w:t>(1981)</w:t>
      </w:r>
      <w:r>
        <w:rPr>
          <w:rFonts w:eastAsia="Times New Roman" w:cs="Times New Roman"/>
          <w:szCs w:val="24"/>
        </w:rPr>
        <w:fldChar w:fldCharType="end"/>
      </w:r>
      <w:r>
        <w:rPr>
          <w:rFonts w:eastAsia="Times New Roman" w:cs="Times New Roman"/>
          <w:szCs w:val="24"/>
        </w:rPr>
        <w:t xml:space="preserve"> </w:t>
      </w:r>
      <w:r w:rsidRPr="00057153">
        <w:rPr>
          <w:rFonts w:eastAsia="Times New Roman" w:cs="Times New Roman"/>
          <w:szCs w:val="24"/>
        </w:rPr>
        <w:t>talked about how little teachers anticipate unpredictable student performance before teaching a lesson (p. 21)</w:t>
      </w:r>
      <w:r>
        <w:rPr>
          <w:rFonts w:eastAsia="Times New Roman" w:cs="Times New Roman"/>
          <w:szCs w:val="24"/>
        </w:rPr>
        <w:t>.</w:t>
      </w:r>
      <w:r w:rsidR="00F0127F">
        <w:rPr>
          <w:rFonts w:eastAsia="Times New Roman" w:cs="Times New Roman"/>
          <w:szCs w:val="24"/>
        </w:rPr>
        <w:t xml:space="preserve"> </w:t>
      </w:r>
      <w:r>
        <w:rPr>
          <w:rFonts w:eastAsia="Times New Roman" w:cs="Times New Roman"/>
          <w:szCs w:val="24"/>
        </w:rPr>
        <w:t xml:space="preserve"> </w:t>
      </w:r>
      <w:r w:rsidR="00F0127F">
        <w:rPr>
          <w:rFonts w:eastAsia="Times New Roman" w:cs="Times New Roman"/>
          <w:szCs w:val="24"/>
        </w:rPr>
        <w:t>M</w:t>
      </w:r>
      <w:r>
        <w:rPr>
          <w:rFonts w:eastAsia="Times New Roman" w:cs="Times New Roman"/>
          <w:szCs w:val="24"/>
        </w:rPr>
        <w:t xml:space="preserve">ore current research </w:t>
      </w:r>
      <w:r>
        <w:rPr>
          <w:rFonts w:eastAsia="Times New Roman" w:cs="Times New Roman"/>
          <w:szCs w:val="24"/>
        </w:rPr>
        <w:fldChar w:fldCharType="begin"/>
      </w:r>
      <w:r>
        <w:rPr>
          <w:rFonts w:eastAsia="Times New Roman" w:cs="Times New Roman"/>
          <w:szCs w:val="24"/>
        </w:rPr>
        <w:instrText xml:space="preserve"> ADDIN ZOTERO_ITEM CSL_CITATION {"citationID":"29juh3abfv","properties":{"formattedCitation":"(E. K. Hughes, 2006)","plainCitation":"(E. K. Hughes, 2006)"},"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schema":"https://github.com/citation-style-language/schema/raw/master/csl-citation.json"} </w:instrText>
      </w:r>
      <w:r>
        <w:rPr>
          <w:rFonts w:eastAsia="Times New Roman" w:cs="Times New Roman"/>
          <w:szCs w:val="24"/>
        </w:rPr>
        <w:fldChar w:fldCharType="separate"/>
      </w:r>
      <w:r w:rsidRPr="00DB00F0">
        <w:rPr>
          <w:rFonts w:cs="Times New Roman"/>
        </w:rPr>
        <w:t>(</w:t>
      </w:r>
      <w:r>
        <w:rPr>
          <w:rFonts w:cs="Times New Roman"/>
        </w:rPr>
        <w:t xml:space="preserve">see e.g., </w:t>
      </w:r>
      <w:r w:rsidRPr="00DB00F0">
        <w:rPr>
          <w:rFonts w:cs="Times New Roman"/>
        </w:rPr>
        <w:t>E. K. Hughes, 2006)</w:t>
      </w:r>
      <w:r>
        <w:rPr>
          <w:rFonts w:eastAsia="Times New Roman" w:cs="Times New Roman"/>
          <w:szCs w:val="24"/>
        </w:rPr>
        <w:fldChar w:fldCharType="end"/>
      </w:r>
      <w:r>
        <w:rPr>
          <w:rFonts w:eastAsia="Times New Roman" w:cs="Times New Roman"/>
          <w:szCs w:val="24"/>
        </w:rPr>
        <w:t xml:space="preserve"> </w:t>
      </w:r>
      <w:r w:rsidR="00F0127F">
        <w:rPr>
          <w:rFonts w:eastAsia="Times New Roman" w:cs="Times New Roman"/>
          <w:szCs w:val="24"/>
        </w:rPr>
        <w:t xml:space="preserve">provides </w:t>
      </w:r>
      <w:r>
        <w:rPr>
          <w:rFonts w:eastAsia="Times New Roman" w:cs="Times New Roman"/>
          <w:szCs w:val="24"/>
        </w:rPr>
        <w:t xml:space="preserve">evidence that teachers can be taught how </w:t>
      </w:r>
      <w:r w:rsidR="00F0127F">
        <w:rPr>
          <w:rFonts w:eastAsia="Times New Roman" w:cs="Times New Roman"/>
          <w:szCs w:val="24"/>
        </w:rPr>
        <w:t>to better anticipate student performance and thoughts.  However, few i</w:t>
      </w:r>
      <w:r>
        <w:rPr>
          <w:rFonts w:eastAsia="Times New Roman" w:cs="Times New Roman"/>
          <w:szCs w:val="24"/>
        </w:rPr>
        <w:t xml:space="preserve">n the mathematics education would think that extensive focus on student thinking during lesson planning is a norm.  Additionally, Peterson, Marx and Clark </w:t>
      </w:r>
      <w:r>
        <w:rPr>
          <w:rFonts w:eastAsia="Times New Roman" w:cs="Times New Roman"/>
          <w:szCs w:val="24"/>
        </w:rPr>
        <w:lastRenderedPageBreak/>
        <w:t>(1978) found that research suggested that teachers focused more on content and less on objectives.  Later work using varying models of teacher planning can and will show different teacher foci.  Th</w:t>
      </w:r>
      <w:r w:rsidR="00F0127F">
        <w:rPr>
          <w:rFonts w:eastAsia="Times New Roman" w:cs="Times New Roman"/>
          <w:szCs w:val="24"/>
        </w:rPr>
        <w:t xml:space="preserve">ese results </w:t>
      </w:r>
      <w:r>
        <w:rPr>
          <w:rFonts w:eastAsia="Times New Roman" w:cs="Times New Roman"/>
          <w:szCs w:val="24"/>
        </w:rPr>
        <w:t>open the door for further research into lesson planning</w:t>
      </w:r>
      <w:r w:rsidR="00F0127F">
        <w:rPr>
          <w:rFonts w:eastAsia="Times New Roman" w:cs="Times New Roman"/>
          <w:szCs w:val="24"/>
        </w:rPr>
        <w:t>.</w:t>
      </w:r>
    </w:p>
    <w:p w14:paraId="3EC82368" w14:textId="77777777" w:rsidR="00382E80" w:rsidRPr="009743E0" w:rsidRDefault="009743E0" w:rsidP="003F2CF0">
      <w:pPr>
        <w:pStyle w:val="Heading2"/>
      </w:pPr>
      <w:r w:rsidRPr="009743E0">
        <w:t xml:space="preserve">Function </w:t>
      </w:r>
      <w:r w:rsidR="00382E80" w:rsidRPr="009743E0">
        <w:t xml:space="preserve">of </w:t>
      </w:r>
      <w:r w:rsidRPr="009743E0">
        <w:t>L</w:t>
      </w:r>
      <w:r w:rsidR="00382E80" w:rsidRPr="009743E0">
        <w:t xml:space="preserve">esson </w:t>
      </w:r>
      <w:r w:rsidRPr="009743E0">
        <w:t>P</w:t>
      </w:r>
      <w:r w:rsidR="00382E80" w:rsidRPr="009743E0">
        <w:t xml:space="preserve">lanning </w:t>
      </w:r>
    </w:p>
    <w:p w14:paraId="1F031A1C" w14:textId="77777777" w:rsidR="00826D46" w:rsidRDefault="009743E0" w:rsidP="00826D46">
      <w:pPr>
        <w:rPr>
          <w:rFonts w:eastAsia="Times New Roman"/>
        </w:rPr>
      </w:pPr>
      <w:r w:rsidRPr="009743E0">
        <w:rPr>
          <w:rFonts w:eastAsia="Times New Roman"/>
        </w:rPr>
        <w:t>Clark &amp; Peterson (1986) found that lesson plans serve many functions</w:t>
      </w:r>
      <w:r>
        <w:rPr>
          <w:rFonts w:eastAsia="Times New Roman"/>
        </w:rPr>
        <w:t xml:space="preserve"> for teachers.  </w:t>
      </w:r>
      <w:r w:rsidR="00826D46">
        <w:rPr>
          <w:rFonts w:eastAsia="Times New Roman"/>
        </w:rPr>
        <w:t xml:space="preserve">These functions are quite diverse and understanding the various ways teachers use lesson plans is both important and interesting. </w:t>
      </w:r>
    </w:p>
    <w:p w14:paraId="550D6908" w14:textId="77777777" w:rsidR="00493E59" w:rsidRDefault="006865C4" w:rsidP="00493E59">
      <w:r w:rsidRPr="006865C4">
        <w:rPr>
          <w:rFonts w:eastAsia="Times New Roman"/>
        </w:rPr>
        <w:t xml:space="preserve">Clark &amp; Peterson (1986) found </w:t>
      </w:r>
      <w:r w:rsidR="004B10D2">
        <w:rPr>
          <w:rFonts w:eastAsia="Times New Roman"/>
        </w:rPr>
        <w:t xml:space="preserve">a myriad of </w:t>
      </w:r>
      <w:r w:rsidRPr="006865C4">
        <w:rPr>
          <w:rFonts w:eastAsia="Times New Roman"/>
        </w:rPr>
        <w:t>functions such as</w:t>
      </w:r>
      <w:r w:rsidR="009743E0" w:rsidRPr="006865C4">
        <w:rPr>
          <w:rFonts w:eastAsia="Times New Roman"/>
        </w:rPr>
        <w:t xml:space="preserve">: </w:t>
      </w:r>
      <w:r w:rsidRPr="006865C4">
        <w:rPr>
          <w:rFonts w:eastAsia="Times New Roman"/>
        </w:rPr>
        <w:t xml:space="preserve">(a) </w:t>
      </w:r>
      <w:r w:rsidR="009743E0" w:rsidRPr="006865C4">
        <w:rPr>
          <w:rFonts w:eastAsia="Times New Roman"/>
        </w:rPr>
        <w:t>meeting</w:t>
      </w:r>
      <w:r w:rsidR="009743E0" w:rsidRPr="006865C4">
        <w:t xml:space="preserve"> immediate personal needs (reducing nerves, finding a sense of direction, bolstering confidence, and increasing security); </w:t>
      </w:r>
      <w:r w:rsidRPr="006865C4">
        <w:t xml:space="preserve">(b) </w:t>
      </w:r>
      <w:r w:rsidR="009743E0" w:rsidRPr="006865C4">
        <w:t xml:space="preserve">providing a means to the end of instruction (helping teachers learn material, collect/organize materials, organize time and activity flow); </w:t>
      </w:r>
      <w:r>
        <w:t>(c) use d</w:t>
      </w:r>
      <w:r w:rsidR="009743E0" w:rsidRPr="006865C4">
        <w:t xml:space="preserve">irectly during instruction (to organize students, get activity started); </w:t>
      </w:r>
      <w:r w:rsidRPr="006865C4">
        <w:t xml:space="preserve">and </w:t>
      </w:r>
      <w:r>
        <w:t>(d)</w:t>
      </w:r>
      <w:r w:rsidRPr="006865C4">
        <w:t xml:space="preserve"> </w:t>
      </w:r>
      <w:r w:rsidR="009743E0" w:rsidRPr="006865C4">
        <w:t xml:space="preserve">meeting administrative requirements (see also S. A. Hughes, 2005).  </w:t>
      </w:r>
      <w:r w:rsidR="00826D46">
        <w:t xml:space="preserve">However, the “most obvious function of teacher planning in American schools is to </w:t>
      </w:r>
      <w:r w:rsidR="00826D46" w:rsidRPr="001B2CBC">
        <w:t>transform and modify curriculum to fit the unique circumstances of each teaching situations</w:t>
      </w:r>
      <w:r w:rsidR="00826D46">
        <w:t xml:space="preserve">” </w:t>
      </w:r>
      <w:r w:rsidR="00826D46" w:rsidRPr="001B2CBC">
        <w:t xml:space="preserve"> </w:t>
      </w:r>
      <w:r w:rsidR="00826D46">
        <w:fldChar w:fldCharType="begin"/>
      </w:r>
      <w:r w:rsidR="00826D46">
        <w:instrText xml:space="preserve"> ADDIN ZOTERO_ITEM CSL_CITATION {"citationID":"1f4mgmbae1","properties":{"formattedCitation":"(Clark &amp; Peterson, 1986, p. 262)","plainCitation":"(Clark &amp; Peterson, 1986, p. 262)"},"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locator":"262","label":"page"}],"schema":"https://github.com/citation-style-language/schema/raw/master/csl-citation.json"} </w:instrText>
      </w:r>
      <w:r w:rsidR="00826D46">
        <w:fldChar w:fldCharType="separate"/>
      </w:r>
      <w:r w:rsidR="00826D46" w:rsidRPr="001B2CBC">
        <w:rPr>
          <w:rFonts w:cs="Times New Roman"/>
        </w:rPr>
        <w:t>(Clark &amp; Peterson, 1986, p. 262)</w:t>
      </w:r>
      <w:r w:rsidR="00826D46">
        <w:fldChar w:fldCharType="end"/>
      </w:r>
      <w:r w:rsidR="00826D46">
        <w:t>.</w:t>
      </w:r>
      <w:r w:rsidR="00826D46" w:rsidRPr="006865C4">
        <w:rPr>
          <w:rFonts w:eastAsia="Times New Roman"/>
        </w:rPr>
        <w:t xml:space="preserve"> </w:t>
      </w:r>
      <w:r w:rsidR="00826D46">
        <w:rPr>
          <w:rFonts w:eastAsia="Times New Roman"/>
        </w:rPr>
        <w:t xml:space="preserve"> </w:t>
      </w:r>
      <w:r w:rsidR="00826D46">
        <w:t>Themes of being prepared in terms of content, materials and mentally are clear throughout.</w:t>
      </w:r>
    </w:p>
    <w:p w14:paraId="7E832EF8" w14:textId="77777777" w:rsidR="000D6E23" w:rsidRPr="00F746CA" w:rsidRDefault="00493E59" w:rsidP="00493E59">
      <w:pPr>
        <w:pStyle w:val="Heading1"/>
      </w:pPr>
      <w:r w:rsidRPr="00F746CA">
        <w:t>M</w:t>
      </w:r>
      <w:r w:rsidR="001F09DD" w:rsidRPr="00F746CA">
        <w:t>odels for Lesson Planning</w:t>
      </w:r>
    </w:p>
    <w:p w14:paraId="09ADE2D9" w14:textId="77777777" w:rsidR="00493E59" w:rsidRPr="00F746CA" w:rsidRDefault="00493E59" w:rsidP="004B10D2">
      <w:r w:rsidRPr="00F746CA">
        <w:t>This section will focus on four models of lesson planning</w:t>
      </w:r>
      <w:r w:rsidR="00F746CA" w:rsidRPr="00F746CA">
        <w:t xml:space="preserve">.  Presented in sequential order, </w:t>
      </w:r>
      <w:r w:rsidR="00F746CA">
        <w:t xml:space="preserve">I hope to </w:t>
      </w:r>
      <w:r w:rsidR="00F746CA" w:rsidRPr="00F746CA">
        <w:t>illustrate a progression from more rigid</w:t>
      </w:r>
      <w:r w:rsidR="00F746CA">
        <w:t>, linear</w:t>
      </w:r>
      <w:r w:rsidR="00F746CA" w:rsidRPr="00F746CA">
        <w:t xml:space="preserve"> planning based on teacher behaviors to more flexible and detailed planning based on student thought.</w:t>
      </w:r>
    </w:p>
    <w:p w14:paraId="6EE450F5" w14:textId="77777777" w:rsidR="00DD20ED" w:rsidRDefault="00DD20ED" w:rsidP="006D2B07">
      <w:pPr>
        <w:pStyle w:val="Heading2"/>
      </w:pPr>
    </w:p>
    <w:p w14:paraId="4802B4B3" w14:textId="77777777" w:rsidR="00DD20ED" w:rsidRDefault="00DD20ED" w:rsidP="006D2B07">
      <w:pPr>
        <w:pStyle w:val="Heading2"/>
      </w:pPr>
    </w:p>
    <w:p w14:paraId="2ADB0DDF" w14:textId="77777777" w:rsidR="006D2B07" w:rsidRPr="006D2B07" w:rsidRDefault="006D2B07" w:rsidP="006D2B07">
      <w:pPr>
        <w:pStyle w:val="Heading2"/>
      </w:pPr>
      <w:r>
        <w:lastRenderedPageBreak/>
        <w:t>Tyler Model</w:t>
      </w:r>
    </w:p>
    <w:p w14:paraId="30AFEB7F" w14:textId="77777777" w:rsidR="00B54144" w:rsidRDefault="00B54144" w:rsidP="00B54144">
      <w:pPr>
        <w:rPr>
          <w:rFonts w:eastAsia="Times New Roman" w:cs="Times New Roman"/>
          <w:szCs w:val="24"/>
        </w:rPr>
      </w:pPr>
      <w:r>
        <w:t xml:space="preserve">The Tyler Model was created in </w:t>
      </w:r>
      <w:r w:rsidR="004B10D2">
        <w:t xml:space="preserve">the early </w:t>
      </w:r>
      <w:r>
        <w:t>1950</w:t>
      </w:r>
      <w:r w:rsidR="004B10D2">
        <w:t>’s</w:t>
      </w:r>
      <w:r>
        <w:t xml:space="preserve"> and was used well into the 1980’s as the dominant method of lesson planning and lesson plan instruction</w:t>
      </w:r>
      <w:r w:rsidR="00CF2C9B">
        <w:t xml:space="preserve"> for all levels of teachers and their planning</w:t>
      </w:r>
      <w:r w:rsidR="004B10D2">
        <w:t xml:space="preserve"> </w:t>
      </w:r>
      <w:r w:rsidR="004B10D2">
        <w:fldChar w:fldCharType="begin"/>
      </w:r>
      <w:r w:rsidR="004B10D2">
        <w:instrText xml:space="preserve"> ADDIN ZOTERO_ITEM CSL_CITATION {"citationID":"15relm6rb","properties":{"formattedCitation":"(Clark &amp; Peterson, 1986; May, 1986; Warren, 2000)","plainCitation":"(Clark &amp; Peterson, 1986; May, 1986; Warren, 2000)"},"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id":910,"uris":["http://zotero.org/users/1575519/items/HFXA9QUW"],"uri":["http://zotero.org/users/1575519/items/HFXA9QUW"],"itemData":{"id":910,"type":"article-journal","title":"Teaching students how to plan: The dominant model and alternatives","container-title":"Journal of Teacher Education","page":"6-12","volume":"37","issue":"6","source":"CrossRef","DOI":"10.1177/002248718603700602","ISSN":"0022-4871","shortTitle":"Teaching Students How to Plan","language":"en","author":[{"family":"May","given":"W. T."}],"issued":{"date-parts":[["1986"]]},"accessed":{"date-parts":[["2014",12,2]]}}},{"id":53,"uris":["http://zotero.org/users/1575519/items/78XH98VM"],"uri":["http://zotero.org/users/1575519/items/78XH98VM"],"itemData":{"id":53,"type":"article-journal","title":"Teacher planning: A literature review","container-title":"Educational Research Quarterly","page":"37-42","volume":"24","issue":"2","author":[{"family":"Warren","given":"Louis L."}],"issued":{"date-parts":[["2000"]]}}}],"schema":"https://github.com/citation-style-language/schema/raw/master/csl-citation.json"} </w:instrText>
      </w:r>
      <w:r w:rsidR="004B10D2">
        <w:fldChar w:fldCharType="separate"/>
      </w:r>
      <w:r w:rsidR="004B10D2" w:rsidRPr="00B54144">
        <w:rPr>
          <w:rFonts w:cs="Times New Roman"/>
        </w:rPr>
        <w:t>(</w:t>
      </w:r>
      <w:r w:rsidR="004B10D2">
        <w:rPr>
          <w:rFonts w:cs="Times New Roman"/>
        </w:rPr>
        <w:t xml:space="preserve">see e.g., </w:t>
      </w:r>
      <w:r w:rsidR="004B10D2" w:rsidRPr="00B54144">
        <w:rPr>
          <w:rFonts w:cs="Times New Roman"/>
        </w:rPr>
        <w:t>Clark &amp; Peterson, 1986; May, 1986; Warren, 2000)</w:t>
      </w:r>
      <w:r w:rsidR="004B10D2">
        <w:fldChar w:fldCharType="end"/>
      </w:r>
      <w:r w:rsidR="004B10D2">
        <w:t xml:space="preserve">.  </w:t>
      </w:r>
      <w:r>
        <w:t>The Tyler Model is the pinnacle of f</w:t>
      </w:r>
      <w:r w:rsidR="00E036A0" w:rsidRPr="00E036A0">
        <w:rPr>
          <w:rFonts w:eastAsia="Times New Roman" w:cs="Times New Roman"/>
          <w:szCs w:val="24"/>
        </w:rPr>
        <w:t>orward linear planning</w:t>
      </w:r>
      <w:r>
        <w:rPr>
          <w:rFonts w:eastAsia="Times New Roman" w:cs="Times New Roman"/>
          <w:szCs w:val="24"/>
        </w:rPr>
        <w:t xml:space="preserve">.  In this model, </w:t>
      </w:r>
      <w:r w:rsidR="00E036A0" w:rsidRPr="00E036A0">
        <w:rPr>
          <w:rFonts w:eastAsia="Times New Roman" w:cs="Times New Roman"/>
          <w:szCs w:val="24"/>
        </w:rPr>
        <w:t xml:space="preserve">teachers specify objectives, select learning activities, organize learning activities, and specify evaluation (see Tyler, 1950 as cited in Clark &amp; Peterson, 1986).  </w:t>
      </w:r>
      <w:r w:rsidR="00862EBE">
        <w:rPr>
          <w:rFonts w:eastAsia="Times New Roman" w:cs="Times New Roman"/>
          <w:szCs w:val="24"/>
        </w:rPr>
        <w:t xml:space="preserve">May </w:t>
      </w:r>
      <w:r w:rsidR="000C49DF">
        <w:rPr>
          <w:rFonts w:eastAsia="Times New Roman" w:cs="Times New Roman"/>
          <w:szCs w:val="24"/>
        </w:rPr>
        <w:fldChar w:fldCharType="begin"/>
      </w:r>
      <w:r w:rsidR="000C49DF">
        <w:rPr>
          <w:rFonts w:eastAsia="Times New Roman" w:cs="Times New Roman"/>
          <w:szCs w:val="24"/>
        </w:rPr>
        <w:instrText xml:space="preserve"> ADDIN ZOTERO_ITEM CSL_CITATION {"citationID":"vormli9i1","properties":{"formattedCitation":"(1986)","plainCitation":"(1986)"},"citationItems":[{"id":910,"uris":["http://zotero.org/users/1575519/items/HFXA9QUW"],"uri":["http://zotero.org/users/1575519/items/HFXA9QUW"],"itemData":{"id":910,"type":"article-journal","title":"Teaching students how to plan: The dominant model and alternatives","container-title":"Journal of Teacher Education","page":"6-12","volume":"37","issue":"6","source":"CrossRef","DOI":"10.1177/002248718603700602","ISSN":"0022-4871","shortTitle":"Teaching Students How to Plan","language":"en","author":[{"family":"May","given":"W. T."}],"issued":{"date-parts":[["1986"]]},"accessed":{"date-parts":[["2014",12,2]]}},"suppress-author":true}],"schema":"https://github.com/citation-style-language/schema/raw/master/csl-citation.json"} </w:instrText>
      </w:r>
      <w:r w:rsidR="000C49DF">
        <w:rPr>
          <w:rFonts w:eastAsia="Times New Roman" w:cs="Times New Roman"/>
          <w:szCs w:val="24"/>
        </w:rPr>
        <w:fldChar w:fldCharType="separate"/>
      </w:r>
      <w:r w:rsidR="000C49DF" w:rsidRPr="000C49DF">
        <w:rPr>
          <w:rFonts w:cs="Times New Roman"/>
        </w:rPr>
        <w:t>(1986)</w:t>
      </w:r>
      <w:r w:rsidR="000C49DF">
        <w:rPr>
          <w:rFonts w:eastAsia="Times New Roman" w:cs="Times New Roman"/>
          <w:szCs w:val="24"/>
        </w:rPr>
        <w:fldChar w:fldCharType="end"/>
      </w:r>
      <w:r w:rsidR="00862EBE">
        <w:rPr>
          <w:rFonts w:eastAsia="Times New Roman" w:cs="Times New Roman"/>
          <w:szCs w:val="24"/>
        </w:rPr>
        <w:t xml:space="preserve"> suggested that several factors make this particularly difficult for PSTs including their limited subject matter knowledge, the reality of school as a complex system, and personality and style issues.  Additionally, when it comes to the actual sequencing, this method has been found challenging for PSTs when they are asked to specific objectives before activities </w:t>
      </w:r>
      <w:r w:rsidR="00862EBE">
        <w:rPr>
          <w:rFonts w:eastAsia="Times New Roman" w:cs="Times New Roman"/>
          <w:szCs w:val="24"/>
        </w:rPr>
        <w:fldChar w:fldCharType="begin"/>
      </w:r>
      <w:r w:rsidR="00862EBE">
        <w:rPr>
          <w:rFonts w:eastAsia="Times New Roman" w:cs="Times New Roman"/>
          <w:szCs w:val="24"/>
        </w:rPr>
        <w:instrText xml:space="preserve"> ADDIN ZOTERO_ITEM CSL_CITATION {"citationID":"1sn03gqatu","properties":{"formattedCitation":"(May, 1986)","plainCitation":"(May, 1986)"},"citationItems":[{"id":910,"uris":["http://zotero.org/users/1575519/items/HFXA9QUW"],"uri":["http://zotero.org/users/1575519/items/HFXA9QUW"],"itemData":{"id":910,"type":"article-journal","title":"Teaching students how to plan: The dominant model and alternatives","container-title":"Journal of Teacher Education","page":"6-12","volume":"37","issue":"6","source":"CrossRef","DOI":"10.1177/002248718603700602","ISSN":"0022-4871","shortTitle":"Teaching Students How to Plan","language":"en","author":[{"family":"May","given":"W. T."}],"issued":{"date-parts":[["1986"]]},"accessed":{"date-parts":[["2014",12,2]]}}}],"schema":"https://github.com/citation-style-language/schema/raw/master/csl-citation.json"} </w:instrText>
      </w:r>
      <w:r w:rsidR="00862EBE">
        <w:rPr>
          <w:rFonts w:eastAsia="Times New Roman" w:cs="Times New Roman"/>
          <w:szCs w:val="24"/>
        </w:rPr>
        <w:fldChar w:fldCharType="separate"/>
      </w:r>
      <w:r w:rsidR="00862EBE" w:rsidRPr="00862EBE">
        <w:rPr>
          <w:rFonts w:cs="Times New Roman"/>
        </w:rPr>
        <w:t>(May, 1986)</w:t>
      </w:r>
      <w:r w:rsidR="00862EBE">
        <w:rPr>
          <w:rFonts w:eastAsia="Times New Roman" w:cs="Times New Roman"/>
          <w:szCs w:val="24"/>
        </w:rPr>
        <w:fldChar w:fldCharType="end"/>
      </w:r>
      <w:r w:rsidR="00862EBE">
        <w:rPr>
          <w:rFonts w:eastAsia="Times New Roman" w:cs="Times New Roman"/>
          <w:szCs w:val="24"/>
        </w:rPr>
        <w:t xml:space="preserve">.  </w:t>
      </w:r>
    </w:p>
    <w:p w14:paraId="67EA258D" w14:textId="77777777" w:rsidR="00E61BC7" w:rsidRDefault="00B103D6" w:rsidP="007B1214">
      <w:pPr>
        <w:tabs>
          <w:tab w:val="left" w:pos="4320"/>
        </w:tabs>
      </w:pPr>
      <w:r>
        <w:t xml:space="preserve">In later work, </w:t>
      </w:r>
      <w:r w:rsidR="004B10D2">
        <w:t>many scholars found that teachers do not engage in strict linear lesson planning</w:t>
      </w:r>
      <w:r w:rsidR="008212E6">
        <w:t xml:space="preserve"> </w:t>
      </w:r>
      <w:r w:rsidR="008212E6">
        <w:fldChar w:fldCharType="begin"/>
      </w:r>
      <w:r w:rsidR="008212E6">
        <w:instrText xml:space="preserve"> ADDIN ZOTERO_ITEM CSL_CITATION {"citationID":"dto7nr6h7","properties":{"formattedCitation":"(Clark &amp; Peterson, 1986; Richardson, 1994)","plainCitation":"(Clark &amp; Peterson, 1986; Richardson, 1994)"},"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id":302,"uris":["http://zotero.org/users/1575519/items/U3URJHAF"],"uri":["http://zotero.org/users/1575519/items/U3URJHAF"],"itemData":{"id":302,"type":"article-journal","title":"Conducting Research on Practice","container-title":"Educational Researcher","page":"5-10","volume":"23","source":"CrossRef","DOI":"10.3102/0013189X023005005","ISSN":"0013-189X","language":"en","author":[{"family":"Richardson","given":"V."}],"issued":{"date-parts":[["1994"]]},"accessed":{"date-parts":[["2014",9,15]]}}}],"schema":"https://github.com/citation-style-language/schema/raw/master/csl-citation.json"} </w:instrText>
      </w:r>
      <w:r w:rsidR="008212E6">
        <w:fldChar w:fldCharType="separate"/>
      </w:r>
      <w:r w:rsidR="008212E6" w:rsidRPr="008212E6">
        <w:rPr>
          <w:rFonts w:cs="Times New Roman"/>
        </w:rPr>
        <w:t>(</w:t>
      </w:r>
      <w:r w:rsidR="008212E6">
        <w:rPr>
          <w:rFonts w:cs="Times New Roman"/>
        </w:rPr>
        <w:t xml:space="preserve">see e.g., </w:t>
      </w:r>
      <w:r w:rsidR="008212E6" w:rsidRPr="008212E6">
        <w:rPr>
          <w:rFonts w:cs="Times New Roman"/>
        </w:rPr>
        <w:t>Clark &amp; Peterson, 1986; Richardson, 1994)</w:t>
      </w:r>
      <w:r w:rsidR="008212E6">
        <w:fldChar w:fldCharType="end"/>
      </w:r>
      <w:r w:rsidR="004B10D2">
        <w:t>.</w:t>
      </w:r>
      <w:r w:rsidR="008212E6">
        <w:t xml:space="preserve"> Specifically, </w:t>
      </w:r>
      <w:r w:rsidR="00E61BC7" w:rsidRPr="00E744B8">
        <w:t>Richardson</w:t>
      </w:r>
      <w:r w:rsidR="0041089F">
        <w:t xml:space="preserve"> </w:t>
      </w:r>
      <w:r w:rsidR="0041089F">
        <w:fldChar w:fldCharType="begin"/>
      </w:r>
      <w:r w:rsidR="0041089F">
        <w:instrText xml:space="preserve"> ADDIN ZOTERO_ITEM CSL_CITATION {"citationID":"2ilbu3qh4d","properties":{"formattedCitation":"(1994)","plainCitation":"(1994)"},"citationItems":[{"id":302,"uris":["http://zotero.org/users/1575519/items/U3URJHAF"],"uri":["http://zotero.org/users/1575519/items/U3URJHAF"],"itemData":{"id":302,"type":"article-journal","title":"Conducting Research on Practice","container-title":"Educational Researcher","page":"5-10","volume":"23","source":"CrossRef","DOI":"10.3102/0013189X023005005","ISSN":"0013-189X","language":"en","author":[{"family":"Richardson","given":"V."}],"issued":{"date-parts":[["1994"]]},"accessed":{"date-parts":[["2014",9,15]]}},"suppress-author":true}],"schema":"https://github.com/citation-style-language/schema/raw/master/csl-citation.json"} </w:instrText>
      </w:r>
      <w:r w:rsidR="0041089F">
        <w:fldChar w:fldCharType="separate"/>
      </w:r>
      <w:r w:rsidR="0041089F" w:rsidRPr="0041089F">
        <w:rPr>
          <w:rFonts w:cs="Times New Roman"/>
        </w:rPr>
        <w:t>(1994)</w:t>
      </w:r>
      <w:r w:rsidR="0041089F">
        <w:fldChar w:fldCharType="end"/>
      </w:r>
      <w:r>
        <w:t xml:space="preserve"> observed that “</w:t>
      </w:r>
      <w:r w:rsidR="00E61BC7" w:rsidRPr="00E744B8">
        <w:t xml:space="preserve">teachers do not lesson plan in the linear manner prescribed in many </w:t>
      </w:r>
      <w:r w:rsidR="00E61BC7" w:rsidRPr="004B10D2">
        <w:t>teacher education programs” (p. 6)</w:t>
      </w:r>
      <w:r w:rsidR="004B10D2">
        <w:t xml:space="preserve">.  </w:t>
      </w:r>
      <w:r w:rsidR="008212E6">
        <w:t xml:space="preserve">Suggesting that teachers develop personal planning methods and styles after leaving teacher education.  While this is not a surprise, it does pose the question of how teachers make changes and if those changes are more effective that the model itself.  </w:t>
      </w:r>
      <w:r w:rsidR="004B10D2" w:rsidRPr="004B10D2">
        <w:t xml:space="preserve">Clark &amp; Peterson (1986) found that </w:t>
      </w:r>
      <w:r w:rsidR="004B10D2" w:rsidRPr="004B10D2">
        <w:rPr>
          <w:rFonts w:eastAsia="Times New Roman" w:cs="Times New Roman"/>
          <w:szCs w:val="24"/>
        </w:rPr>
        <w:t>teachers do</w:t>
      </w:r>
      <w:r w:rsidR="0041089F">
        <w:rPr>
          <w:rFonts w:eastAsia="Times New Roman" w:cs="Times New Roman"/>
          <w:szCs w:val="24"/>
        </w:rPr>
        <w:t xml:space="preserve"> </w:t>
      </w:r>
      <w:r w:rsidR="004B10D2" w:rsidRPr="004B10D2">
        <w:rPr>
          <w:rFonts w:eastAsia="Times New Roman" w:cs="Times New Roman"/>
          <w:szCs w:val="24"/>
        </w:rPr>
        <w:t>n</w:t>
      </w:r>
      <w:r w:rsidR="0041089F">
        <w:rPr>
          <w:rFonts w:eastAsia="Times New Roman" w:cs="Times New Roman"/>
          <w:szCs w:val="24"/>
        </w:rPr>
        <w:t>o</w:t>
      </w:r>
      <w:r w:rsidR="004B10D2" w:rsidRPr="004B10D2">
        <w:rPr>
          <w:rFonts w:eastAsia="Times New Roman" w:cs="Times New Roman"/>
          <w:szCs w:val="24"/>
        </w:rPr>
        <w:t>t usually plan in linear fashion and</w:t>
      </w:r>
      <w:r w:rsidR="008212E6">
        <w:rPr>
          <w:rFonts w:eastAsia="Times New Roman" w:cs="Times New Roman"/>
          <w:szCs w:val="24"/>
        </w:rPr>
        <w:t xml:space="preserve"> specifically that </w:t>
      </w:r>
      <w:r w:rsidR="004B10D2" w:rsidRPr="004B10D2">
        <w:rPr>
          <w:rFonts w:eastAsia="Times New Roman" w:cs="Times New Roman"/>
          <w:szCs w:val="24"/>
        </w:rPr>
        <w:t>most objectives are speci</w:t>
      </w:r>
      <w:r w:rsidR="008212E6">
        <w:rPr>
          <w:rFonts w:eastAsia="Times New Roman" w:cs="Times New Roman"/>
          <w:szCs w:val="24"/>
        </w:rPr>
        <w:t xml:space="preserve">fied toward the end of planning.  As objectives are focal issues for PSTs learning to write lesson plans, it is interesting that this </w:t>
      </w:r>
      <w:proofErr w:type="gramStart"/>
      <w:r w:rsidR="008212E6">
        <w:rPr>
          <w:rFonts w:eastAsia="Times New Roman" w:cs="Times New Roman"/>
          <w:szCs w:val="24"/>
        </w:rPr>
        <w:t>particular component</w:t>
      </w:r>
      <w:proofErr w:type="gramEnd"/>
      <w:r w:rsidR="008212E6">
        <w:rPr>
          <w:rFonts w:eastAsia="Times New Roman" w:cs="Times New Roman"/>
          <w:szCs w:val="24"/>
        </w:rPr>
        <w:t xml:space="preserve"> </w:t>
      </w:r>
      <w:r w:rsidR="007908B7">
        <w:rPr>
          <w:rFonts w:eastAsia="Times New Roman" w:cs="Times New Roman"/>
          <w:szCs w:val="24"/>
        </w:rPr>
        <w:t>is changed when lesson planning is no longer supervised.</w:t>
      </w:r>
      <w:r w:rsidR="008212E6">
        <w:rPr>
          <w:rFonts w:eastAsia="Times New Roman" w:cs="Times New Roman"/>
          <w:szCs w:val="24"/>
        </w:rPr>
        <w:t xml:space="preserve"> </w:t>
      </w:r>
      <w:r w:rsidR="004B10D2">
        <w:rPr>
          <w:rFonts w:eastAsia="Times New Roman" w:cs="Times New Roman"/>
          <w:szCs w:val="24"/>
        </w:rPr>
        <w:t xml:space="preserve"> </w:t>
      </w:r>
    </w:p>
    <w:p w14:paraId="1CAF77D4" w14:textId="77777777" w:rsidR="00DD20ED" w:rsidRDefault="00DD20ED" w:rsidP="006D2B07">
      <w:pPr>
        <w:pStyle w:val="Heading2"/>
      </w:pPr>
    </w:p>
    <w:p w14:paraId="1294BF2F" w14:textId="77777777" w:rsidR="00DD20ED" w:rsidRDefault="00DD20ED" w:rsidP="006D2B07">
      <w:pPr>
        <w:pStyle w:val="Heading2"/>
      </w:pPr>
    </w:p>
    <w:p w14:paraId="6F772645" w14:textId="77777777" w:rsidR="00E61BC7" w:rsidRDefault="006D2B07" w:rsidP="006D2B07">
      <w:pPr>
        <w:pStyle w:val="Heading2"/>
      </w:pPr>
      <w:r>
        <w:lastRenderedPageBreak/>
        <w:t>Madeline Hunter</w:t>
      </w:r>
      <w:r w:rsidR="00434257">
        <w:t xml:space="preserve"> Lesson Plan Model</w:t>
      </w:r>
    </w:p>
    <w:p w14:paraId="490407BF" w14:textId="77777777" w:rsidR="005819BE" w:rsidRDefault="009C1EC6" w:rsidP="00161388">
      <w:pPr>
        <w:rPr>
          <w:rFonts w:eastAsia="Times New Roman" w:cs="Times New Roman"/>
          <w:szCs w:val="24"/>
        </w:rPr>
      </w:pPr>
      <w:r>
        <w:t xml:space="preserve">Based on her philosophy that teachers are decision makers </w:t>
      </w:r>
      <w:r>
        <w:fldChar w:fldCharType="begin"/>
      </w:r>
      <w:r>
        <w:instrText xml:space="preserve"> ADDIN ZOTERO_ITEM CSL_CITATION {"citationID":"22hf0ab9up","properties":{"formattedCitation":"(Hunter, 1985)","plainCitation":"(Hunter, 1985)"},"citationItems":[{"id":920,"uris":["http://zotero.org/users/1575519/items/9NVTXIER"],"uri":["http://zotero.org/users/1575519/items/9NVTXIER"],"itemData":{"id":920,"type":"article-journal","title":"What's wrong with Madeline Hunter?","container-title":"Educational Leadership","page":"57-60","volume":"42","issue":"5","author":[{"family":"Hunter","given":"Madeline"}],"issued":{"date-parts":[["1985"]]}}}],"schema":"https://github.com/citation-style-language/schema/raw/master/csl-citation.json"} </w:instrText>
      </w:r>
      <w:r>
        <w:fldChar w:fldCharType="separate"/>
      </w:r>
      <w:r w:rsidRPr="009C1EC6">
        <w:rPr>
          <w:rFonts w:cs="Times New Roman"/>
        </w:rPr>
        <w:t>(Hunter, 1985)</w:t>
      </w:r>
      <w:r>
        <w:fldChar w:fldCharType="end"/>
      </w:r>
      <w:r>
        <w:t xml:space="preserve">, </w:t>
      </w:r>
      <w:r w:rsidR="00D45144">
        <w:t xml:space="preserve">Madeline Hunter devised a </w:t>
      </w:r>
      <w:r w:rsidR="00161388">
        <w:t xml:space="preserve">seven step lesson planning guide that was intended to be generic enough to work for any grade level and with any curriculum </w:t>
      </w:r>
      <w:r>
        <w:fldChar w:fldCharType="begin"/>
      </w:r>
      <w:r>
        <w:instrText xml:space="preserve"> ADDIN ZOTERO_ITEM CSL_CITATION {"citationID":"17haob41lk","properties":{"formattedCitation":"(Hunter, 1985; Stallings, 1985)","plainCitation":"(Hunter, 1985; Stallings, 1985)"},"citationItems":[{"id":920,"uris":["http://zotero.org/users/1575519/items/9NVTXIER"],"uri":["http://zotero.org/users/1575519/items/9NVTXIER"],"itemData":{"id":920,"type":"article-journal","title":"What's wrong with Madeline Hunter?","container-title":"Educational Leadership","page":"57-60","volume":"42","issue":"5","author":[{"family":"Hunter","given":"Madeline"}],"issued":{"date-parts":[["1985"]]}}},{"id":914,"uris":["http://zotero.org/users/1575519/items/WSJ27JBF"],"uri":["http://zotero.org/users/1575519/items/WSJ27JBF"],"itemData":{"id":914,"type":"article-journal","title":"A study of implementation of Madeline Hunter's model and its effects on students","container-title":"The Journal of Educational Research","page":"325–337","source":"Google Scholar","author":[{"family":"Stallings","given":"Jane"}],"issued":{"date-parts":[["1985"]]},"accessed":{"date-parts":[["2014",12,3]]}}}],"schema":"https://github.com/citation-style-language/schema/raw/master/csl-citation.json"} </w:instrText>
      </w:r>
      <w:r>
        <w:fldChar w:fldCharType="separate"/>
      </w:r>
      <w:r w:rsidRPr="009C1EC6">
        <w:rPr>
          <w:rFonts w:cs="Times New Roman"/>
        </w:rPr>
        <w:t>(Hunter, 1985; Stallings, 1985)</w:t>
      </w:r>
      <w:r>
        <w:fldChar w:fldCharType="end"/>
      </w:r>
      <w:r w:rsidR="00161388">
        <w:t xml:space="preserve">.  In </w:t>
      </w:r>
      <w:r>
        <w:t xml:space="preserve">this </w:t>
      </w:r>
      <w:r w:rsidR="00161388">
        <w:t xml:space="preserve">process, teachers: a) set the stage and activate prior knowledge with an </w:t>
      </w:r>
      <w:r w:rsidR="00161388">
        <w:rPr>
          <w:i/>
        </w:rPr>
        <w:t xml:space="preserve">anticipatory </w:t>
      </w:r>
      <w:r w:rsidR="00161388" w:rsidRPr="00161388">
        <w:rPr>
          <w:i/>
        </w:rPr>
        <w:t>set</w:t>
      </w:r>
      <w:r w:rsidR="00161388">
        <w:rPr>
          <w:i/>
        </w:rPr>
        <w:t xml:space="preserve"> </w:t>
      </w:r>
      <w:r w:rsidR="00161388">
        <w:t xml:space="preserve">to get all students ready for the lesson, b) state the lesson’s purpose and objectives, c) instruct in a series of conceptual blocks with nine checks for understanding, d) model, </w:t>
      </w:r>
      <w:proofErr w:type="spellStart"/>
      <w:r w:rsidR="00161388">
        <w:t>e</w:t>
      </w:r>
      <w:proofErr w:type="spellEnd"/>
      <w:r w:rsidR="00161388">
        <w:t xml:space="preserve">) have a final check for understanding, f) provide guided practices, and g) if students passed the guided practice, they engage in independent practice </w:t>
      </w:r>
      <w:r w:rsidR="00161388">
        <w:fldChar w:fldCharType="begin"/>
      </w:r>
      <w:r w:rsidR="00161388">
        <w:instrText xml:space="preserve"> ADDIN ZOTERO_ITEM CSL_CITATION {"citationID":"bhp5et0fs","properties":{"formattedCitation":"(Stallings, 1985, p. 325)","plainCitation":"(Stallings, 1985, p. 325)"},"citationItems":[{"id":914,"uris":["http://zotero.org/users/1575519/items/WSJ27JBF"],"uri":["http://zotero.org/users/1575519/items/WSJ27JBF"],"itemData":{"id":914,"type":"article-journal","title":"A study of implementation of Madeline Hunter's model and its effects on students","container-title":"The Journal of Educational Research","page":"325–337","source":"Google Scholar","author":[{"family":"Stallings","given":"Jane"}],"issued":{"date-parts":[["1985"]]},"accessed":{"date-parts":[["2014",12,3]]}},"locator":"325","label":"page"}],"schema":"https://github.com/citation-style-language/schema/raw/master/csl-citation.json"} </w:instrText>
      </w:r>
      <w:r w:rsidR="00161388">
        <w:fldChar w:fldCharType="separate"/>
      </w:r>
      <w:r w:rsidR="00161388" w:rsidRPr="00161388">
        <w:rPr>
          <w:rFonts w:cs="Times New Roman"/>
        </w:rPr>
        <w:t>(Stallings, 1985, p. 325)</w:t>
      </w:r>
      <w:r w:rsidR="00161388">
        <w:fldChar w:fldCharType="end"/>
      </w:r>
      <w:r w:rsidR="00161388">
        <w:t xml:space="preserve">.  </w:t>
      </w:r>
      <w:r>
        <w:t>Hunter’s vision was that with a generic model, this type of lesson planning could be customizable to countless teachers in countless situations.</w:t>
      </w:r>
      <w:r w:rsidR="005819BE">
        <w:t xml:space="preserve"> </w:t>
      </w:r>
      <w:r w:rsidR="007908B7">
        <w:t xml:space="preserve"> </w:t>
      </w:r>
      <w:r w:rsidR="005819BE">
        <w:t xml:space="preserve">However, she </w:t>
      </w:r>
      <w:r w:rsidR="005819BE">
        <w:rPr>
          <w:rFonts w:eastAsia="Times New Roman" w:cs="Times New Roman"/>
          <w:szCs w:val="24"/>
        </w:rPr>
        <w:t>explained that the “</w:t>
      </w:r>
      <w:r w:rsidR="005819BE" w:rsidRPr="00535948">
        <w:rPr>
          <w:rFonts w:eastAsia="Times New Roman" w:cs="Times New Roman"/>
          <w:szCs w:val="24"/>
        </w:rPr>
        <w:t xml:space="preserve">model is deceptively simple in conceptualization and incredibly complex in application” </w:t>
      </w:r>
      <w:r w:rsidR="005819BE">
        <w:rPr>
          <w:rFonts w:eastAsia="Times New Roman" w:cs="Times New Roman"/>
          <w:szCs w:val="24"/>
        </w:rPr>
        <w:fldChar w:fldCharType="begin"/>
      </w:r>
      <w:r w:rsidR="005819BE">
        <w:rPr>
          <w:rFonts w:eastAsia="Times New Roman" w:cs="Times New Roman"/>
          <w:szCs w:val="24"/>
        </w:rPr>
        <w:instrText xml:space="preserve"> ADDIN ZOTERO_ITEM CSL_CITATION {"citationID":"2oo6gk5jm0","properties":{"formattedCitation":"(Hunter, 1985, p. 60)","plainCitation":"(Hunter, 1985, p. 60)"},"citationItems":[{"id":920,"uris":["http://zotero.org/users/1575519/items/9NVTXIER"],"uri":["http://zotero.org/users/1575519/items/9NVTXIER"],"itemData":{"id":920,"type":"article-journal","title":"What's wrong with Madeline Hunter?","container-title":"Educational Leadership","page":"57-60","volume":"42","issue":"5","author":[{"family":"Hunter","given":"Madeline"}],"issued":{"date-parts":[["1985"]]}},"locator":"60","label":"page"}],"schema":"https://github.com/citation-style-language/schema/raw/master/csl-citation.json"} </w:instrText>
      </w:r>
      <w:r w:rsidR="005819BE">
        <w:rPr>
          <w:rFonts w:eastAsia="Times New Roman" w:cs="Times New Roman"/>
          <w:szCs w:val="24"/>
        </w:rPr>
        <w:fldChar w:fldCharType="separate"/>
      </w:r>
      <w:r w:rsidR="005819BE" w:rsidRPr="005819BE">
        <w:rPr>
          <w:rFonts w:cs="Times New Roman"/>
        </w:rPr>
        <w:t>(Hunter, 1985, p. 60)</w:t>
      </w:r>
      <w:r w:rsidR="005819BE">
        <w:rPr>
          <w:rFonts w:eastAsia="Times New Roman" w:cs="Times New Roman"/>
          <w:szCs w:val="24"/>
        </w:rPr>
        <w:fldChar w:fldCharType="end"/>
      </w:r>
      <w:r w:rsidR="005819BE">
        <w:rPr>
          <w:rFonts w:eastAsia="Times New Roman" w:cs="Times New Roman"/>
          <w:szCs w:val="24"/>
        </w:rPr>
        <w:t xml:space="preserve">.  </w:t>
      </w:r>
    </w:p>
    <w:p w14:paraId="3AAA0CC5" w14:textId="77777777" w:rsidR="005819BE" w:rsidRPr="007908B7" w:rsidRDefault="004D2D48" w:rsidP="007908B7">
      <w:pPr>
        <w:rPr>
          <w:rFonts w:eastAsia="Times New Roman" w:cs="Times New Roman"/>
          <w:szCs w:val="24"/>
        </w:rPr>
      </w:pPr>
      <w:r>
        <w:rPr>
          <w:rFonts w:eastAsia="Times New Roman" w:cs="Times New Roman"/>
          <w:szCs w:val="24"/>
        </w:rPr>
        <w:t>Like m</w:t>
      </w:r>
      <w:r w:rsidR="005819BE">
        <w:rPr>
          <w:rFonts w:eastAsia="Times New Roman" w:cs="Times New Roman"/>
          <w:szCs w:val="24"/>
        </w:rPr>
        <w:t xml:space="preserve">uch in </w:t>
      </w:r>
      <w:r>
        <w:rPr>
          <w:rFonts w:eastAsia="Times New Roman" w:cs="Times New Roman"/>
          <w:szCs w:val="24"/>
        </w:rPr>
        <w:t>education research and practice</w:t>
      </w:r>
      <w:r w:rsidR="005819BE">
        <w:rPr>
          <w:rFonts w:eastAsia="Times New Roman" w:cs="Times New Roman"/>
          <w:szCs w:val="24"/>
        </w:rPr>
        <w:t xml:space="preserve">, </w:t>
      </w:r>
      <w:r w:rsidR="00161388">
        <w:t xml:space="preserve">Hunter’s method has received pushback and criticism.  </w:t>
      </w:r>
      <w:r w:rsidR="00013DB1">
        <w:t xml:space="preserve">For example, Berg, Clough, Hunter, Sousa, &amp; </w:t>
      </w:r>
      <w:proofErr w:type="spellStart"/>
      <w:r w:rsidR="00013DB1">
        <w:t>Lindauer</w:t>
      </w:r>
      <w:proofErr w:type="spellEnd"/>
      <w:r w:rsidR="00013DB1">
        <w:t xml:space="preserve"> </w:t>
      </w:r>
      <w:r w:rsidR="00013DB1">
        <w:fldChar w:fldCharType="begin"/>
      </w:r>
      <w:r w:rsidR="00013DB1">
        <w:instrText xml:space="preserve"> ADDIN ZOTERO_ITEM CSL_CITATION {"citationID":"29lgauhbq3","properties":{"formattedCitation":"(1990)","plainCitation":"(1990)"},"citationItems":[{"id":917,"uris":["http://zotero.org/users/1575519/items/U3GAWTVQ"],"uri":["http://zotero.org/users/1575519/items/U3GAWTVQ"],"itemData":{"id":917,"type":"article-journal","title":"Hunter lesson design: The wrong one for teaching science","container-title":"Educational Leadership","page":"73-78","volume":"48","issue":"4","author":[{"family":"Berg","given":"Craig A."},{"family":"Clough","given":"Michael"},{"family":"Hunter","given":"Madeline"},{"family":"Sousa","given":"David A."},{"family":"Lindauer","given":"Ivo E."}],"issued":{"date-parts":[["1990"]]}},"suppress-author":true}],"schema":"https://github.com/citation-style-language/schema/raw/master/csl-citation.json"} </w:instrText>
      </w:r>
      <w:r w:rsidR="00013DB1">
        <w:fldChar w:fldCharType="separate"/>
      </w:r>
      <w:r w:rsidR="00013DB1" w:rsidRPr="00013DB1">
        <w:rPr>
          <w:rFonts w:cs="Times New Roman"/>
        </w:rPr>
        <w:t>(1990)</w:t>
      </w:r>
      <w:r w:rsidR="00013DB1">
        <w:fldChar w:fldCharType="end"/>
      </w:r>
      <w:r w:rsidR="00013DB1">
        <w:t xml:space="preserve"> argue</w:t>
      </w:r>
      <w:r w:rsidR="004B10D2">
        <w:t>d</w:t>
      </w:r>
      <w:r w:rsidR="00013DB1">
        <w:t xml:space="preserve"> that </w:t>
      </w:r>
      <w:r w:rsidR="007908B7">
        <w:t xml:space="preserve">in </w:t>
      </w:r>
      <w:r w:rsidR="00013DB1">
        <w:t xml:space="preserve"> science teaching</w:t>
      </w:r>
      <w:r w:rsidR="00535948">
        <w:t xml:space="preserve"> </w:t>
      </w:r>
      <w:r w:rsidR="005819BE">
        <w:t xml:space="preserve">this model is </w:t>
      </w:r>
      <w:r w:rsidR="00535948">
        <w:t xml:space="preserve">“not consistent with goals of </w:t>
      </w:r>
      <w:r w:rsidR="005819BE">
        <w:t>s</w:t>
      </w:r>
      <w:r w:rsidR="00535948">
        <w:t>cience, not appropriate for every lesson, and contradicts important princ</w:t>
      </w:r>
      <w:r w:rsidR="005819BE">
        <w:t>i</w:t>
      </w:r>
      <w:r w:rsidR="00535948">
        <w:t>ples of science teaching” (p. 73</w:t>
      </w:r>
      <w:r w:rsidR="005819BE">
        <w:t xml:space="preserve">).  </w:t>
      </w:r>
      <w:r>
        <w:t xml:space="preserve">The </w:t>
      </w:r>
      <w:r>
        <w:rPr>
          <w:rFonts w:eastAsia="Times New Roman" w:cs="Times New Roman"/>
          <w:szCs w:val="24"/>
        </w:rPr>
        <w:t xml:space="preserve">generic that was intended to be a good thing – customizable – has been criticized for not meeting the needs of </w:t>
      </w:r>
      <w:r w:rsidR="007908B7">
        <w:rPr>
          <w:rFonts w:eastAsia="Times New Roman" w:cs="Times New Roman"/>
          <w:szCs w:val="24"/>
        </w:rPr>
        <w:t xml:space="preserve">specific </w:t>
      </w:r>
      <w:r>
        <w:rPr>
          <w:rFonts w:eastAsia="Times New Roman" w:cs="Times New Roman"/>
          <w:szCs w:val="24"/>
        </w:rPr>
        <w:t>content</w:t>
      </w:r>
      <w:r w:rsidR="007908B7">
        <w:rPr>
          <w:rFonts w:eastAsia="Times New Roman" w:cs="Times New Roman"/>
          <w:szCs w:val="24"/>
        </w:rPr>
        <w:t xml:space="preserve"> areas</w:t>
      </w:r>
      <w:r>
        <w:rPr>
          <w:rFonts w:eastAsia="Times New Roman" w:cs="Times New Roman"/>
          <w:szCs w:val="24"/>
        </w:rPr>
        <w:t xml:space="preserve">.  </w:t>
      </w:r>
      <w:r w:rsidR="005819BE">
        <w:rPr>
          <w:rFonts w:eastAsia="Times New Roman" w:cs="Times New Roman"/>
          <w:szCs w:val="24"/>
        </w:rPr>
        <w:t xml:space="preserve">While some argued that the linear nature was inauthentic or difficult to use, Hunter argued that that it was not intended to be used as rigidly as to always to have include the seven steps the order presented </w:t>
      </w:r>
      <w:r>
        <w:rPr>
          <w:rFonts w:eastAsia="Times New Roman" w:cs="Times New Roman"/>
          <w:szCs w:val="24"/>
        </w:rPr>
        <w:t xml:space="preserve">and not necessarily liner in nature </w:t>
      </w:r>
      <w:r>
        <w:rPr>
          <w:rFonts w:eastAsia="Times New Roman" w:cs="Times New Roman"/>
          <w:szCs w:val="24"/>
        </w:rPr>
        <w:fldChar w:fldCharType="begin"/>
      </w:r>
      <w:r>
        <w:rPr>
          <w:rFonts w:eastAsia="Times New Roman" w:cs="Times New Roman"/>
          <w:szCs w:val="24"/>
        </w:rPr>
        <w:instrText xml:space="preserve"> ADDIN ZOTERO_ITEM CSL_CITATION {"citationID":"2c330f8pbp","properties":{"formattedCitation":"(Hunter, 1985)","plainCitation":"(Hunter, 1985)"},"citationItems":[{"id":920,"uris":["http://zotero.org/users/1575519/items/9NVTXIER"],"uri":["http://zotero.org/users/1575519/items/9NVTXIER"],"itemData":{"id":920,"type":"article-journal","title":"What's wrong with Madeline Hunter?","container-title":"Educational Leadership","page":"57-60","volume":"42","issue":"5","author":[{"family":"Hunter","given":"Madeline"}],"issued":{"date-parts":[["1985"]]}}}],"schema":"https://github.com/citation-style-language/schema/raw/master/csl-citation.json"} </w:instrText>
      </w:r>
      <w:r>
        <w:rPr>
          <w:rFonts w:eastAsia="Times New Roman" w:cs="Times New Roman"/>
          <w:szCs w:val="24"/>
        </w:rPr>
        <w:fldChar w:fldCharType="separate"/>
      </w:r>
      <w:r w:rsidRPr="004D2D48">
        <w:rPr>
          <w:rFonts w:cs="Times New Roman"/>
        </w:rPr>
        <w:t>(Hunter, 1985)</w:t>
      </w:r>
      <w:r>
        <w:rPr>
          <w:rFonts w:eastAsia="Times New Roman" w:cs="Times New Roman"/>
          <w:szCs w:val="24"/>
        </w:rPr>
        <w:fldChar w:fldCharType="end"/>
      </w:r>
      <w:r>
        <w:rPr>
          <w:rFonts w:eastAsia="Times New Roman" w:cs="Times New Roman"/>
          <w:szCs w:val="24"/>
        </w:rPr>
        <w:t xml:space="preserve">.  </w:t>
      </w:r>
      <w:r>
        <w:t>Hunter (1985) argued that the m</w:t>
      </w:r>
      <w:r>
        <w:rPr>
          <w:rFonts w:eastAsia="Times New Roman" w:cs="Times New Roman"/>
          <w:szCs w:val="24"/>
        </w:rPr>
        <w:t>odel is sound and it is misunderstanding</w:t>
      </w:r>
      <w:r w:rsidR="007908B7">
        <w:rPr>
          <w:rFonts w:eastAsia="Times New Roman" w:cs="Times New Roman"/>
          <w:szCs w:val="24"/>
        </w:rPr>
        <w:t xml:space="preserve"> </w:t>
      </w:r>
      <w:r>
        <w:rPr>
          <w:rFonts w:eastAsia="Times New Roman" w:cs="Times New Roman"/>
          <w:szCs w:val="24"/>
        </w:rPr>
        <w:t>the model that cause</w:t>
      </w:r>
      <w:r w:rsidR="007908B7">
        <w:rPr>
          <w:rFonts w:eastAsia="Times New Roman" w:cs="Times New Roman"/>
          <w:szCs w:val="24"/>
        </w:rPr>
        <w:t>s</w:t>
      </w:r>
      <w:r>
        <w:rPr>
          <w:rFonts w:eastAsia="Times New Roman" w:cs="Times New Roman"/>
          <w:szCs w:val="24"/>
        </w:rPr>
        <w:t xml:space="preserve"> problems.  </w:t>
      </w:r>
    </w:p>
    <w:p w14:paraId="28B8A800" w14:textId="77777777" w:rsidR="009C1EC6" w:rsidRPr="00161388" w:rsidRDefault="004D2D48" w:rsidP="00161388">
      <w:pPr>
        <w:rPr>
          <w:rFonts w:eastAsia="Times New Roman" w:cs="Times New Roman"/>
          <w:szCs w:val="24"/>
        </w:rPr>
      </w:pPr>
      <w:r>
        <w:rPr>
          <w:rFonts w:eastAsia="Times New Roman" w:cs="Times New Roman"/>
          <w:szCs w:val="24"/>
        </w:rPr>
        <w:t xml:space="preserve">Many good things did come out of Madeline Hunter’s work.  In providing common language </w:t>
      </w:r>
      <w:r w:rsidR="004B10D2">
        <w:rPr>
          <w:rFonts w:eastAsia="Times New Roman" w:cs="Times New Roman"/>
          <w:szCs w:val="24"/>
        </w:rPr>
        <w:t xml:space="preserve">from the </w:t>
      </w:r>
      <w:r>
        <w:rPr>
          <w:rFonts w:eastAsia="Times New Roman" w:cs="Times New Roman"/>
          <w:szCs w:val="24"/>
        </w:rPr>
        <w:t xml:space="preserve">generic lesson plan, </w:t>
      </w:r>
      <w:r w:rsidR="004B10D2">
        <w:rPr>
          <w:rFonts w:eastAsia="Times New Roman" w:cs="Times New Roman"/>
          <w:szCs w:val="24"/>
        </w:rPr>
        <w:t xml:space="preserve">Hunter </w:t>
      </w:r>
      <w:r>
        <w:rPr>
          <w:rFonts w:eastAsia="Times New Roman" w:cs="Times New Roman"/>
          <w:szCs w:val="24"/>
        </w:rPr>
        <w:t xml:space="preserve">allowed teachers and administrators to </w:t>
      </w:r>
      <w:r w:rsidR="007908B7">
        <w:rPr>
          <w:rFonts w:eastAsia="Times New Roman" w:cs="Times New Roman"/>
          <w:szCs w:val="24"/>
        </w:rPr>
        <w:t xml:space="preserve">use </w:t>
      </w:r>
      <w:r w:rsidR="007908B7">
        <w:rPr>
          <w:rFonts w:eastAsia="Times New Roman" w:cs="Times New Roman"/>
          <w:szCs w:val="24"/>
        </w:rPr>
        <w:lastRenderedPageBreak/>
        <w:t xml:space="preserve">common language </w:t>
      </w:r>
      <w:proofErr w:type="gramStart"/>
      <w:r>
        <w:rPr>
          <w:rFonts w:eastAsia="Times New Roman" w:cs="Times New Roman"/>
          <w:szCs w:val="24"/>
        </w:rPr>
        <w:t>in order for</w:t>
      </w:r>
      <w:proofErr w:type="gramEnd"/>
      <w:r>
        <w:rPr>
          <w:rFonts w:eastAsia="Times New Roman" w:cs="Times New Roman"/>
          <w:szCs w:val="24"/>
        </w:rPr>
        <w:t xml:space="preserve"> increased communication potential.  </w:t>
      </w:r>
      <w:r w:rsidR="007908B7">
        <w:rPr>
          <w:rFonts w:eastAsia="Times New Roman" w:cs="Times New Roman"/>
          <w:szCs w:val="24"/>
        </w:rPr>
        <w:t xml:space="preserve">Perhaps most notably is the </w:t>
      </w:r>
      <w:r w:rsidR="005C3BE7">
        <w:t xml:space="preserve">significant shift from the Tyler Method </w:t>
      </w:r>
      <w:r>
        <w:t xml:space="preserve">in implementing </w:t>
      </w:r>
      <w:r w:rsidR="005C3BE7">
        <w:t xml:space="preserve">checking for </w:t>
      </w:r>
      <w:r>
        <w:t xml:space="preserve">student </w:t>
      </w:r>
      <w:r w:rsidR="005C3BE7">
        <w:t>understanding</w:t>
      </w:r>
      <w:r>
        <w:t xml:space="preserve">.  In this </w:t>
      </w:r>
      <w:r w:rsidR="004B10D2">
        <w:t xml:space="preserve">the Hunter </w:t>
      </w:r>
      <w:r>
        <w:t xml:space="preserve">model, </w:t>
      </w:r>
      <w:r w:rsidR="005C3BE7">
        <w:t>trying to verify that students are learning what is expected</w:t>
      </w:r>
      <w:r>
        <w:t xml:space="preserve"> is taken into consideration</w:t>
      </w:r>
      <w:r w:rsidR="005C3BE7">
        <w:t xml:space="preserve">.  This change is a significant step toward current teacher education trends that </w:t>
      </w:r>
      <w:r>
        <w:t xml:space="preserve">expect </w:t>
      </w:r>
      <w:r w:rsidR="005C3BE7">
        <w:t xml:space="preserve">teachers </w:t>
      </w:r>
      <w:r>
        <w:t xml:space="preserve">to </w:t>
      </w:r>
      <w:r w:rsidR="005C3BE7">
        <w:t xml:space="preserve">focus </w:t>
      </w:r>
      <w:r>
        <w:t xml:space="preserve">heavily </w:t>
      </w:r>
      <w:r w:rsidR="005C3BE7">
        <w:t>on student thinking.</w:t>
      </w:r>
      <w:r>
        <w:t xml:space="preserve">  </w:t>
      </w:r>
    </w:p>
    <w:p w14:paraId="4F11D7F3" w14:textId="77777777" w:rsidR="00F0127F" w:rsidRDefault="00F0127F" w:rsidP="00F0127F">
      <w:pPr>
        <w:pStyle w:val="Heading2"/>
      </w:pPr>
      <w:r>
        <w:t>Backward Design</w:t>
      </w:r>
    </w:p>
    <w:p w14:paraId="7A9657D8" w14:textId="77777777" w:rsidR="00F0127F" w:rsidRPr="00B54144" w:rsidRDefault="00F0127F" w:rsidP="00F0127F">
      <w:r>
        <w:rPr>
          <w:rFonts w:eastAsia="Times New Roman" w:cs="Times New Roman"/>
          <w:szCs w:val="24"/>
        </w:rPr>
        <w:t xml:space="preserve">While Tyler never used the phrase </w:t>
      </w:r>
      <w:r w:rsidRPr="005B3F52">
        <w:rPr>
          <w:rFonts w:eastAsia="Times New Roman" w:cs="Times New Roman"/>
          <w:i/>
          <w:szCs w:val="24"/>
        </w:rPr>
        <w:t>backward design</w:t>
      </w:r>
      <w:r>
        <w:rPr>
          <w:rFonts w:eastAsia="Times New Roman" w:cs="Times New Roman"/>
          <w:szCs w:val="24"/>
        </w:rPr>
        <w:t xml:space="preserve"> (or congruous </w:t>
      </w:r>
      <w:r w:rsidRPr="005B3F52">
        <w:rPr>
          <w:rFonts w:eastAsia="Times New Roman" w:cs="Times New Roman"/>
          <w:i/>
          <w:szCs w:val="24"/>
        </w:rPr>
        <w:t>understanding by design</w:t>
      </w:r>
      <w:r>
        <w:rPr>
          <w:rFonts w:eastAsia="Times New Roman" w:cs="Times New Roman"/>
          <w:szCs w:val="24"/>
        </w:rPr>
        <w:t xml:space="preserve">), he can be credited with the beginning of the idea of talking about student objectives.   </w:t>
      </w:r>
      <w:r w:rsidRPr="00E036A0">
        <w:rPr>
          <w:rFonts w:eastAsia="Times New Roman" w:cs="Times New Roman"/>
          <w:szCs w:val="24"/>
        </w:rPr>
        <w:t xml:space="preserve">More contemporary work would likely encourage teachers to use backward design </w:t>
      </w:r>
      <w:r w:rsidRPr="00E036A0">
        <w:rPr>
          <w:rFonts w:eastAsia="Times New Roman" w:cs="Times New Roman"/>
          <w:szCs w:val="24"/>
        </w:rPr>
        <w:fldChar w:fldCharType="begin"/>
      </w:r>
      <w:r>
        <w:rPr>
          <w:rFonts w:eastAsia="Times New Roman" w:cs="Times New Roman"/>
          <w:szCs w:val="24"/>
        </w:rPr>
        <w:instrText xml:space="preserve"> ADDIN ZOTERO_ITEM CSL_CITATION {"citationID":"29ha2finbl","properties":{"formattedCitation":"(Wiggins &amp; McTighe, 2005)","plainCitation":"(Wiggins &amp; McTighe, 2005)"},"citationItems":[{"id":881,"uris":["http://zotero.org/users/1575519/items/D42WP4N5"],"uri":["http://zotero.org/users/1575519/items/D42WP4N5"],"itemData":{"id":881,"type":"book","title":"Backward design","publisher-place":"Alexandria, VA","edition":"2nd","event-place":"Alexandria, VA","author":[{"family":"Wiggins","given":"Grant"},{"family":"McTighe","given":"Jay"}],"issued":{"date-parts":[["2005"]]}}}],"schema":"https://github.com/citation-style-language/schema/raw/master/csl-citation.json"} </w:instrText>
      </w:r>
      <w:r w:rsidRPr="00E036A0">
        <w:rPr>
          <w:rFonts w:eastAsia="Times New Roman" w:cs="Times New Roman"/>
          <w:szCs w:val="24"/>
        </w:rPr>
        <w:fldChar w:fldCharType="separate"/>
      </w:r>
      <w:r w:rsidRPr="00E036A0">
        <w:rPr>
          <w:rFonts w:cs="Times New Roman"/>
        </w:rPr>
        <w:t>(Wiggins &amp; McTighe, 2005)</w:t>
      </w:r>
      <w:r w:rsidRPr="00E036A0">
        <w:rPr>
          <w:rFonts w:eastAsia="Times New Roman" w:cs="Times New Roman"/>
          <w:szCs w:val="24"/>
        </w:rPr>
        <w:fldChar w:fldCharType="end"/>
      </w:r>
      <w:r w:rsidRPr="00E036A0">
        <w:rPr>
          <w:rFonts w:eastAsia="Times New Roman" w:cs="Times New Roman"/>
          <w:szCs w:val="24"/>
        </w:rPr>
        <w:t>.</w:t>
      </w:r>
      <w:r>
        <w:rPr>
          <w:rFonts w:eastAsia="Times New Roman" w:cs="Times New Roman"/>
          <w:szCs w:val="24"/>
        </w:rPr>
        <w:t xml:space="preserve">  In backward design, teachers first “identify desired results” (what students need to learn), then “determine acceptable evidence” (assessments for those objectives or learning targets), and lastly “plan learning experiences and instruction” </w:t>
      </w:r>
      <w:r>
        <w:rPr>
          <w:rFonts w:eastAsia="Times New Roman" w:cs="Times New Roman"/>
          <w:szCs w:val="24"/>
        </w:rPr>
        <w:fldChar w:fldCharType="begin"/>
      </w:r>
      <w:r>
        <w:rPr>
          <w:rFonts w:eastAsia="Times New Roman" w:cs="Times New Roman"/>
          <w:szCs w:val="24"/>
        </w:rPr>
        <w:instrText xml:space="preserve"> ADDIN ZOTERO_ITEM CSL_CITATION {"citationID":"2pc7tmj8f4","properties":{"formattedCitation":"(Wiggins &amp; McTighe, 1998, p. chapter 1)","plainCitation":"(Wiggins &amp; McTighe, 1998, p. chapter 1)"},"citationItems":[{"id":923,"uris":["http://zotero.org/users/1575519/items/4A3B3XTV"],"uri":["http://zotero.org/users/1575519/items/4A3B3XTV"],"itemData":{"id":923,"type":"chapter","title":"What is backward design?","publisher":"Association for Supervision and Curriculum Development","publisher-place":"Alexandria, VA","event-place":"Alexandria, VA","author":[{"family":"Wiggins","given":"Grant"},{"family":"McTighe","given":"Jay"}],"issued":{"date-parts":[["1998"]]}},"locator":"chapter 1","label":"page"}],"schema":"https://github.com/citation-style-language/schema/raw/master/csl-citation.json"} </w:instrText>
      </w:r>
      <w:r>
        <w:rPr>
          <w:rFonts w:eastAsia="Times New Roman" w:cs="Times New Roman"/>
          <w:szCs w:val="24"/>
        </w:rPr>
        <w:fldChar w:fldCharType="separate"/>
      </w:r>
      <w:r w:rsidRPr="003A0DDE">
        <w:rPr>
          <w:rFonts w:cs="Times New Roman"/>
        </w:rPr>
        <w:t xml:space="preserve">(Wiggins &amp; McTighe, </w:t>
      </w:r>
      <w:r>
        <w:rPr>
          <w:rFonts w:cs="Times New Roman"/>
        </w:rPr>
        <w:t>1998,</w:t>
      </w:r>
      <w:r w:rsidRPr="003A0DDE">
        <w:rPr>
          <w:rFonts w:cs="Times New Roman"/>
        </w:rPr>
        <w:t xml:space="preserve"> </w:t>
      </w:r>
      <w:r>
        <w:rPr>
          <w:rFonts w:cs="Times New Roman"/>
        </w:rPr>
        <w:t>C</w:t>
      </w:r>
      <w:r w:rsidRPr="003A0DDE">
        <w:rPr>
          <w:rFonts w:cs="Times New Roman"/>
        </w:rPr>
        <w:t>hapter 1)</w:t>
      </w:r>
      <w:r>
        <w:rPr>
          <w:rFonts w:eastAsia="Times New Roman" w:cs="Times New Roman"/>
          <w:szCs w:val="24"/>
        </w:rPr>
        <w:fldChar w:fldCharType="end"/>
      </w:r>
      <w:r>
        <w:rPr>
          <w:rFonts w:eastAsia="Times New Roman" w:cs="Times New Roman"/>
          <w:szCs w:val="24"/>
        </w:rPr>
        <w:t xml:space="preserve">.  While this still has a linear feel, it allows teachers to better match classroom activities with desired results and in doing this, teachers may be more likely to enact more fluid planning sequences. </w:t>
      </w:r>
      <w:r w:rsidR="00D560B3">
        <w:rPr>
          <w:rFonts w:eastAsia="Times New Roman" w:cs="Times New Roman"/>
          <w:szCs w:val="24"/>
        </w:rPr>
        <w:t>Conceivably</w:t>
      </w:r>
      <w:r>
        <w:rPr>
          <w:rFonts w:eastAsia="Times New Roman" w:cs="Times New Roman"/>
          <w:szCs w:val="24"/>
        </w:rPr>
        <w:t xml:space="preserve"> the three larger chunks allow teachers to more effectively customize their plans and student needs.  Backward design appears to have received much less push back than the Hunter model.  Perhaps that is partly </w:t>
      </w:r>
      <w:proofErr w:type="gramStart"/>
      <w:r>
        <w:rPr>
          <w:rFonts w:eastAsia="Times New Roman" w:cs="Times New Roman"/>
          <w:szCs w:val="24"/>
        </w:rPr>
        <w:t>due to the fact that</w:t>
      </w:r>
      <w:proofErr w:type="gramEnd"/>
      <w:r>
        <w:rPr>
          <w:rFonts w:eastAsia="Times New Roman" w:cs="Times New Roman"/>
          <w:szCs w:val="24"/>
        </w:rPr>
        <w:t xml:space="preserve"> it considers teacher monitoring of student thinking much more than Tyler or Hunter did and that is where the field has moved in terms of values.</w:t>
      </w:r>
    </w:p>
    <w:p w14:paraId="74B5001D" w14:textId="77777777" w:rsidR="009A7C0C" w:rsidRPr="009A7C0C" w:rsidRDefault="009A7C0C" w:rsidP="009A7C0C">
      <w:pPr>
        <w:pStyle w:val="Heading2"/>
      </w:pPr>
      <w:r w:rsidRPr="009A7C0C">
        <w:t>Thinking Through a Lesson Protocol</w:t>
      </w:r>
    </w:p>
    <w:p w14:paraId="5ED2421C" w14:textId="77777777" w:rsidR="00B52B01" w:rsidRDefault="00DF7517" w:rsidP="00711D2C">
      <w:r w:rsidRPr="00DF7517">
        <w:rPr>
          <w:i/>
        </w:rPr>
        <w:t xml:space="preserve">Thinking Through a Lesson Protocol </w:t>
      </w:r>
      <w:r>
        <w:t xml:space="preserve">(TTLP) </w:t>
      </w:r>
      <w:r w:rsidR="009A7C0C">
        <w:t xml:space="preserve">was designed to help teachers plan for high-level cognitive tasks </w:t>
      </w:r>
      <w:r w:rsidR="00B52B01">
        <w:t xml:space="preserve">and to help teachers move based </w:t>
      </w:r>
      <w:r w:rsidR="00B52B01">
        <w:rPr>
          <w:i/>
        </w:rPr>
        <w:t>structural components</w:t>
      </w:r>
      <w:r w:rsidR="00B52B01">
        <w:t xml:space="preserve"> of lesson planning </w:t>
      </w:r>
      <w:r w:rsidR="00B52B01">
        <w:lastRenderedPageBreak/>
        <w:t xml:space="preserve">to deeper consideration of student thinking and how to extend it </w:t>
      </w:r>
      <w:r w:rsidR="009A7C0C">
        <w:fldChar w:fldCharType="begin"/>
      </w:r>
      <w:r w:rsidR="00F0127F">
        <w:instrText xml:space="preserve"> ADDIN ZOTERO_ITEM CSL_CITATION {"citationID":"8fhfo45gm","properties":{"formattedCitation":"(Smith, Bill, &amp; Hughes, 2007)","plainCitation":"(Smith, Bill, &amp; Hughes, 2007)","dontUpdate":true},"citationItems":[{"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schema":"https://github.com/citation-style-language/schema/raw/master/csl-citation.json"} </w:instrText>
      </w:r>
      <w:r w:rsidR="009A7C0C">
        <w:fldChar w:fldCharType="end"/>
      </w:r>
      <w:r w:rsidR="006E08E4">
        <w:fldChar w:fldCharType="begin"/>
      </w:r>
      <w:r w:rsidR="006E08E4">
        <w:instrText xml:space="preserve"> ADDIN ZOTERO_ITEM CSL_CITATION {"citationID":"27n7vk3s4m","properties":{"formattedCitation":"(E. K. Hughes, 2006; Smith et al., 2007)","plainCitation":"(E. K. Hughes, 2006; Smith et al., 2007)"},"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schema":"https://github.com/citation-style-language/schema/raw/master/csl-citation.json"} </w:instrText>
      </w:r>
      <w:r w:rsidR="006E08E4">
        <w:fldChar w:fldCharType="separate"/>
      </w:r>
      <w:r w:rsidR="006E08E4" w:rsidRPr="006E08E4">
        <w:rPr>
          <w:rFonts w:cs="Times New Roman"/>
        </w:rPr>
        <w:t>(E. K. Hughes, 2006; Smith et al., 2007)</w:t>
      </w:r>
      <w:r w:rsidR="006E08E4">
        <w:fldChar w:fldCharType="end"/>
      </w:r>
      <w:r w:rsidR="009A7C0C">
        <w:t xml:space="preserve">.  TTLP “provides a framework for developing lessons that use students’ mathematical thinking as the critical ingredient in developing their understanding of key disciplinary ideas” </w:t>
      </w:r>
      <w:r w:rsidR="009A7C0C">
        <w:fldChar w:fldCharType="begin"/>
      </w:r>
      <w:r w:rsidR="009A7C0C">
        <w:instrText xml:space="preserve"> ADDIN ZOTERO_ITEM CSL_CITATION {"citationID":"2kfgiib9g1","properties":{"formattedCitation":"(Smith et al., 2007, p. 4)","plainCitation":"(Smith et al., 2007, p. 4)"},"citationItems":[{"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locator":"4","label":"page"}],"schema":"https://github.com/citation-style-language/schema/raw/master/csl-citation.json"} </w:instrText>
      </w:r>
      <w:r w:rsidR="009A7C0C">
        <w:fldChar w:fldCharType="separate"/>
      </w:r>
      <w:r w:rsidR="009A7C0C" w:rsidRPr="009A7C0C">
        <w:rPr>
          <w:rFonts w:cs="Times New Roman"/>
        </w:rPr>
        <w:t>(Smith et al., 2007, p. 4)</w:t>
      </w:r>
      <w:r w:rsidR="009A7C0C">
        <w:fldChar w:fldCharType="end"/>
      </w:r>
      <w:r w:rsidR="00711D2C">
        <w:t xml:space="preserve">.  </w:t>
      </w:r>
      <w:r w:rsidR="009A7C0C">
        <w:t xml:space="preserve">This model is partitioned into three sections: (a) </w:t>
      </w:r>
      <w:r w:rsidR="00711D2C">
        <w:t xml:space="preserve">selecting and setting up a mathematical task, (b) supporting students’ exploration of the task, and (c) sharing and discussing the task.  Throughout these sections, questions prompt and drive teacher thinking and </w:t>
      </w:r>
      <w:r w:rsidR="00F90FB5">
        <w:t>ensuing</w:t>
      </w:r>
      <w:r w:rsidR="00711D2C">
        <w:t xml:space="preserve"> action</w:t>
      </w:r>
      <w:r w:rsidR="00914D69">
        <w:t xml:space="preserve">.  </w:t>
      </w:r>
    </w:p>
    <w:p w14:paraId="433F0377" w14:textId="77777777" w:rsidR="00711D2C" w:rsidRDefault="00711D2C" w:rsidP="00197C01">
      <w:r>
        <w:t xml:space="preserve">The first section – </w:t>
      </w:r>
      <w:r w:rsidR="00914D69">
        <w:t xml:space="preserve">selecting and setting up a mathematical task – </w:t>
      </w:r>
      <w:r>
        <w:t>involves</w:t>
      </w:r>
      <w:r w:rsidR="00914D69">
        <w:t xml:space="preserve"> </w:t>
      </w:r>
      <w:r w:rsidR="00197C01">
        <w:t xml:space="preserve">the teacher </w:t>
      </w:r>
      <w:r>
        <w:t xml:space="preserve">determining objectives and being explicit about </w:t>
      </w:r>
      <w:r w:rsidR="00197C01">
        <w:t xml:space="preserve">he or she </w:t>
      </w:r>
      <w:r>
        <w:t>desire</w:t>
      </w:r>
      <w:r w:rsidR="00914D69">
        <w:t>s</w:t>
      </w:r>
      <w:r>
        <w:t xml:space="preserve"> for students to know.  </w:t>
      </w:r>
      <w:r w:rsidR="00F90FB5">
        <w:t xml:space="preserve">Smith et al. </w:t>
      </w:r>
      <w:r w:rsidR="00F90FB5">
        <w:fldChar w:fldCharType="begin"/>
      </w:r>
      <w:r w:rsidR="00F90FB5">
        <w:instrText xml:space="preserve"> ADDIN ZOTERO_ITEM CSL_CITATION {"citationID":"1cuqluojum","properties":{"formattedCitation":"(2007)","plainCitation":"(2007)"},"citationItems":[{"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suppress-author":true}],"schema":"https://github.com/citation-style-language/schema/raw/master/csl-citation.json"} </w:instrText>
      </w:r>
      <w:r w:rsidR="00F90FB5">
        <w:fldChar w:fldCharType="separate"/>
      </w:r>
      <w:r w:rsidR="00F90FB5" w:rsidRPr="00F90FB5">
        <w:rPr>
          <w:rFonts w:cs="Times New Roman"/>
        </w:rPr>
        <w:t>(2007)</w:t>
      </w:r>
      <w:r w:rsidR="00F90FB5">
        <w:fldChar w:fldCharType="end"/>
      </w:r>
      <w:r>
        <w:t xml:space="preserve"> suggest that by “being clear on exactly what students will learn, you will be better positioned to capitalize on opportunities to advance mathematics in the lesson and make decisions about </w:t>
      </w:r>
      <w:r w:rsidR="00197C01">
        <w:t>what to emphasize/de-emphasize”</w:t>
      </w:r>
      <w:r>
        <w:t xml:space="preserve"> (p. 6).</w:t>
      </w:r>
      <w:r w:rsidR="00914D69">
        <w:t xml:space="preserve">  </w:t>
      </w:r>
      <w:r w:rsidR="00197C01">
        <w:t>The Hunter and Tyler models also focus on explicit objectives</w:t>
      </w:r>
      <w:r w:rsidR="00914D69">
        <w:t xml:space="preserve">.  One </w:t>
      </w:r>
      <w:r>
        <w:t xml:space="preserve">question in </w:t>
      </w:r>
      <w:r w:rsidR="00914D69">
        <w:t xml:space="preserve">this </w:t>
      </w:r>
      <w:r>
        <w:t xml:space="preserve">section is “what are all the ways the task can be solved?” </w:t>
      </w:r>
      <w:r>
        <w:fldChar w:fldCharType="begin"/>
      </w:r>
      <w:r>
        <w:instrText xml:space="preserve"> ADDIN ZOTERO_ITEM CSL_CITATION {"citationID":"20jk96so0k","properties":{"formattedCitation":"(Smith et al., 2007, p. 7)","plainCitation":"(Smith et al., 2007, p. 7)"},"citationItems":[{"id":58,"uris":["http://zotero.org/users/1575519/items/7FRTREXW"],"uri":["http://zotero.org/users/1575519/items/7FRTREXW"],"itemData":{"id":58,"type":"article-journal","title":"Thinking through a lesson: The key to successfully implementing high-level tasks","container-title":"Mathematics Teaching in the Middle School","source":"Google Scholar","URL":"http://www.lrdc.pitt.edu/pubs/Abstracts/SmithThinking.pdf","shortTitle":"Thinking through a Lesson","author":[{"family":"Smith","given":"Margaret S."},{"family":"Bill","given":"Victoria"},{"family":"Hughes","given":"Elizabeth K."}],"issued":{"date-parts":[["2007"]]},"accessed":{"date-parts":[["2014",10,6]]}},"locator":"7","label":"page"}],"schema":"https://github.com/citation-style-language/schema/raw/master/csl-citation.json"} </w:instrText>
      </w:r>
      <w:r>
        <w:fldChar w:fldCharType="separate"/>
      </w:r>
      <w:r w:rsidRPr="00711D2C">
        <w:rPr>
          <w:rFonts w:cs="Times New Roman"/>
        </w:rPr>
        <w:t>(Smith et al., 2007, p. 7)</w:t>
      </w:r>
      <w:r>
        <w:fldChar w:fldCharType="end"/>
      </w:r>
      <w:r>
        <w:t xml:space="preserve">.  Smith et al. (2007) suggest that this provides the teacher an opportunity to consider wrong answers and other answers students will provide with the intent of needing to rely less on </w:t>
      </w:r>
      <w:r w:rsidRPr="00711D2C">
        <w:rPr>
          <w:i/>
        </w:rPr>
        <w:t>improvisational moves</w:t>
      </w:r>
      <w:r>
        <w:t xml:space="preserve"> throughout the lesson</w:t>
      </w:r>
      <w:r w:rsidR="00197C01">
        <w:t xml:space="preserve"> (</w:t>
      </w:r>
      <w:proofErr w:type="gramStart"/>
      <w:r w:rsidR="00197C01">
        <w:t>similar to</w:t>
      </w:r>
      <w:proofErr w:type="gramEnd"/>
      <w:r w:rsidR="00197C01">
        <w:t xml:space="preserve"> </w:t>
      </w:r>
      <w:proofErr w:type="spellStart"/>
      <w:r w:rsidR="00197C01">
        <w:t>Reusser’s</w:t>
      </w:r>
      <w:proofErr w:type="spellEnd"/>
      <w:r w:rsidR="00197C01">
        <w:t xml:space="preserve"> (2000) </w:t>
      </w:r>
      <w:proofErr w:type="spellStart"/>
      <w:r w:rsidR="00197C01">
        <w:t>microadaptations</w:t>
      </w:r>
      <w:proofErr w:type="spellEnd"/>
      <w:r w:rsidR="00197C01">
        <w:t>)</w:t>
      </w:r>
      <w:r>
        <w:t xml:space="preserve">.  Considering ways in which students might struggle is a pillar of Shulman’s </w:t>
      </w:r>
      <w:r>
        <w:fldChar w:fldCharType="begin"/>
      </w:r>
      <w:r>
        <w:instrText xml:space="preserve"> ADDIN ZOTERO_ITEM CSL_CITATION {"citationID":"2ek9avm2kr","properties":{"formattedCitation":"(1986)","plainCitation":"(1986)"},"citationItems":[{"id":193,"uris":["http://zotero.org/users/1575519/items/J9DD8RKB"],"uri":["http://zotero.org/users/1575519/items/J9DD8RKB"],"itemData":{"id":193,"type":"article-journal","title":"Those who understand: A concept of teacher knowledge","container-title":"American Educator","page":"9-15","volume":"10","issue":"1","author":[{"family":"Shulman","given":"Lee S."}],"issued":{"date-parts":[["1986"]]}},"suppress-author":true}],"schema":"https://github.com/citation-style-language/schema/raw/master/csl-citation.json"} </w:instrText>
      </w:r>
      <w:r>
        <w:fldChar w:fldCharType="separate"/>
      </w:r>
      <w:r w:rsidRPr="00711D2C">
        <w:rPr>
          <w:rFonts w:cs="Times New Roman"/>
        </w:rPr>
        <w:t>(1986)</w:t>
      </w:r>
      <w:r>
        <w:fldChar w:fldCharType="end"/>
      </w:r>
      <w:r>
        <w:t xml:space="preserve"> conception of </w:t>
      </w:r>
      <w:r w:rsidRPr="00711D2C">
        <w:rPr>
          <w:i/>
        </w:rPr>
        <w:t>pedagogical content knowledge</w:t>
      </w:r>
      <w:r>
        <w:t xml:space="preserve"> (PCK)</w:t>
      </w:r>
      <w:r w:rsidR="00197C01">
        <w:t>.</w:t>
      </w:r>
    </w:p>
    <w:p w14:paraId="6374B728" w14:textId="77777777" w:rsidR="00B52B01" w:rsidRDefault="009953A3" w:rsidP="00433148">
      <w:r>
        <w:t xml:space="preserve">The second section </w:t>
      </w:r>
      <w:r w:rsidR="00367CAF">
        <w:t xml:space="preserve">– supporting students’ exploration of the task – </w:t>
      </w:r>
      <w:r>
        <w:t>involves</w:t>
      </w:r>
      <w:r w:rsidR="00367CAF">
        <w:t xml:space="preserve"> </w:t>
      </w:r>
      <w:r>
        <w:t xml:space="preserve">how the students work with and think about a </w:t>
      </w:r>
      <w:proofErr w:type="gramStart"/>
      <w:r>
        <w:t xml:space="preserve">particular </w:t>
      </w:r>
      <w:r w:rsidR="00433148">
        <w:t>mathematical</w:t>
      </w:r>
      <w:proofErr w:type="gramEnd"/>
      <w:r w:rsidR="00433148">
        <w:t xml:space="preserve"> concept</w:t>
      </w:r>
      <w:r>
        <w:t xml:space="preserve">.  </w:t>
      </w:r>
      <w:r w:rsidR="00433148">
        <w:t>Again, TTLP asks teachers questions and in this section the q</w:t>
      </w:r>
      <w:r>
        <w:t>uestion</w:t>
      </w:r>
      <w:r w:rsidR="00433148">
        <w:t>s</w:t>
      </w:r>
      <w:r>
        <w:t xml:space="preserve"> center around ideas of what </w:t>
      </w:r>
      <w:r w:rsidR="00433148">
        <w:t xml:space="preserve">teachers </w:t>
      </w:r>
      <w:r>
        <w:t xml:space="preserve">will do if students are stuck, what </w:t>
      </w:r>
      <w:r w:rsidR="00433148">
        <w:t xml:space="preserve">teachers will </w:t>
      </w:r>
      <w:r>
        <w:t>ask students if they are either struggling or finish quickly</w:t>
      </w:r>
      <w:r w:rsidR="00433148">
        <w:t>,</w:t>
      </w:r>
      <w:r>
        <w:t xml:space="preserve"> </w:t>
      </w:r>
      <w:r w:rsidR="00433148">
        <w:t xml:space="preserve">and </w:t>
      </w:r>
      <w:r>
        <w:t xml:space="preserve">how </w:t>
      </w:r>
      <w:r w:rsidR="00433148">
        <w:t xml:space="preserve">teachers </w:t>
      </w:r>
      <w:r>
        <w:t xml:space="preserve">will ask questions to engage all students.  TTLP </w:t>
      </w:r>
      <w:r w:rsidR="00367CAF">
        <w:t xml:space="preserve">addresses student </w:t>
      </w:r>
      <w:r w:rsidR="00367CAF">
        <w:lastRenderedPageBreak/>
        <w:t>thinking</w:t>
      </w:r>
      <w:r w:rsidR="00433148">
        <w:t xml:space="preserve"> along several dimensions.  This framework helps teachers consider student thinking with what the students are doing (task), what the students are thinking</w:t>
      </w:r>
      <w:r w:rsidR="00367CAF">
        <w:t xml:space="preserve"> </w:t>
      </w:r>
      <w:r w:rsidR="00433148">
        <w:t>(thought/learning), and how that thinking is related to behavior (classroom management).</w:t>
      </w:r>
    </w:p>
    <w:p w14:paraId="0FA36BF3" w14:textId="77777777" w:rsidR="00B52B01" w:rsidRDefault="00367CAF" w:rsidP="00711D2C">
      <w:r>
        <w:t>In the third section – sharing and discussing the task – teachers are asked to consider how they will coordinate discussion</w:t>
      </w:r>
      <w:r w:rsidR="001A5B7E">
        <w:t>s</w:t>
      </w:r>
      <w:r>
        <w:t xml:space="preserve">, choose the order of solutions to the class (which stems from teachers having thoroughly considered all solutions in part 1), and what teachers will do the following day to continue to build on the learning and thinking.  </w:t>
      </w:r>
      <w:r w:rsidR="001A5B7E">
        <w:t xml:space="preserve">Section three promotes </w:t>
      </w:r>
      <w:r>
        <w:t>synthesis and sharing.  It provides teachers a chance to formatively assess students to help make future decisions as well as determine if students are learning what is expected.</w:t>
      </w:r>
    </w:p>
    <w:p w14:paraId="0B710AC5" w14:textId="77777777" w:rsidR="00B52B01" w:rsidRDefault="00B52B01" w:rsidP="00B52B01">
      <w:r>
        <w:t>TTLP is a very thorough lesson planning tool.  Written lesson plans, using the full format, are often upwards of 10-15 written pages in the MSU mathematics methods course.  The creators of TTLP note that this is not a model or planning tool that was intended to be used in its entirety daily, but with periodic and collaborative use, teachers can improve on their ability to interact with student mathematical thinking</w:t>
      </w:r>
      <w:r w:rsidR="001A5B7E">
        <w:t xml:space="preserve"> (Smith et al, 2007)</w:t>
      </w:r>
      <w:r>
        <w:t>.  Smith et al. (2007) point out that TTLP has been used well by beginning teachers for help with considering student thinking and misconceptions even if it is not used in its entirety daily.</w:t>
      </w:r>
    </w:p>
    <w:p w14:paraId="0AB6D19B" w14:textId="77777777" w:rsidR="00DF7517" w:rsidRDefault="00AA4D98" w:rsidP="00AA4D98">
      <w:r w:rsidRPr="00AA4D98">
        <w:rPr>
          <w:b/>
        </w:rPr>
        <w:t>TTLP Literature.</w:t>
      </w:r>
      <w:r>
        <w:t xml:space="preserve"> </w:t>
      </w:r>
      <w:r w:rsidR="00DF7517">
        <w:t>I</w:t>
      </w:r>
      <w:r w:rsidR="00DF7517" w:rsidRPr="009A7C0C">
        <w:t xml:space="preserve">n a 2006 study, Elizabeth </w:t>
      </w:r>
      <w:proofErr w:type="spellStart"/>
      <w:r w:rsidR="00DF7517">
        <w:t>Koopman</w:t>
      </w:r>
      <w:proofErr w:type="spellEnd"/>
      <w:r w:rsidR="00DF7517">
        <w:t xml:space="preserve"> </w:t>
      </w:r>
      <w:r w:rsidR="00DF7517" w:rsidRPr="009A7C0C">
        <w:t xml:space="preserve">Hughes examined </w:t>
      </w:r>
      <w:r w:rsidR="00DF7517">
        <w:t xml:space="preserve">the written lesson plans (in TTLP format) of </w:t>
      </w:r>
      <w:r w:rsidR="00DF7517" w:rsidRPr="009A7C0C">
        <w:t xml:space="preserve">ten mathematics methods </w:t>
      </w:r>
      <w:r w:rsidR="00DF7517">
        <w:t>PST</w:t>
      </w:r>
      <w:r w:rsidR="00DF7517" w:rsidRPr="009A7C0C">
        <w:t>s and measured how the PSTs attended to students' mathematical thinking before their Teaching Lab, i</w:t>
      </w:r>
      <w:r w:rsidR="00DF7517" w:rsidRPr="00367CAF">
        <w:t>mmediately after</w:t>
      </w:r>
      <w:r w:rsidR="001A5B7E">
        <w:t xml:space="preserve"> their Teaching Lab</w:t>
      </w:r>
      <w:r w:rsidR="00DF7517" w:rsidRPr="00367CAF">
        <w:t xml:space="preserve">, in the first semester of their supervised field work, and the end of the first semester of their field work.   Hughes </w:t>
      </w:r>
      <w:r w:rsidR="00DF7517" w:rsidRPr="00367CAF">
        <w:fldChar w:fldCharType="begin"/>
      </w:r>
      <w:r w:rsidR="00DF7517" w:rsidRPr="00367CAF">
        <w:instrText xml:space="preserve"> ADDIN ZOTERO_ITEM CSL_CITATION {"citationID":"pgj13o7fn","properties":{"formattedCitation":"(2006)","plainCitation":"(2006)"},"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suppress-author":true}],"schema":"https://github.com/citation-style-language/schema/raw/master/csl-citation.json"} </w:instrText>
      </w:r>
      <w:r w:rsidR="00DF7517" w:rsidRPr="00367CAF">
        <w:fldChar w:fldCharType="separate"/>
      </w:r>
      <w:r w:rsidR="00DF7517" w:rsidRPr="00367CAF">
        <w:t>(2006)</w:t>
      </w:r>
      <w:r w:rsidR="00DF7517" w:rsidRPr="00367CAF">
        <w:fldChar w:fldCharType="end"/>
      </w:r>
      <w:r w:rsidR="00DF7517">
        <w:t xml:space="preserve"> found significant growth from pre- to post- Teaching Lab suggesting that students developed new skills in lesson planning and attending to students’ thinking throughout th</w:t>
      </w:r>
      <w:r w:rsidR="00DF7517" w:rsidRPr="00DF7517">
        <w:t xml:space="preserve">at pre-service experience.  </w:t>
      </w:r>
    </w:p>
    <w:p w14:paraId="2293D6F7" w14:textId="77777777" w:rsidR="0037292E" w:rsidRDefault="00DF7517" w:rsidP="00DF7517">
      <w:pPr>
        <w:rPr>
          <w:rFonts w:eastAsia="Times New Roman" w:cs="Times New Roman"/>
          <w:szCs w:val="24"/>
        </w:rPr>
      </w:pPr>
      <w:r w:rsidRPr="00DF7517">
        <w:lastRenderedPageBreak/>
        <w:t>Specifically, E. K. Hughes (2006) found that in the first round of teaching</w:t>
      </w:r>
      <w:r w:rsidR="001A5B7E">
        <w:t xml:space="preserve"> (prior to instruction about student thinking)</w:t>
      </w:r>
      <w:r w:rsidRPr="00DF7517">
        <w:t xml:space="preserve">, </w:t>
      </w:r>
      <w:r w:rsidRPr="00DF7517">
        <w:rPr>
          <w:rFonts w:eastAsia="Times New Roman" w:cs="Times New Roman"/>
          <w:szCs w:val="24"/>
        </w:rPr>
        <w:t>PSTs do not focus on student thinking</w:t>
      </w:r>
      <w:r w:rsidR="001A5B7E">
        <w:rPr>
          <w:rFonts w:eastAsia="Times New Roman" w:cs="Times New Roman"/>
          <w:szCs w:val="24"/>
        </w:rPr>
        <w:t xml:space="preserve">.  Therefore, much of </w:t>
      </w:r>
      <w:r w:rsidRPr="00DF7517">
        <w:rPr>
          <w:rFonts w:eastAsia="Times New Roman" w:cs="Times New Roman"/>
          <w:szCs w:val="24"/>
        </w:rPr>
        <w:t xml:space="preserve">methods class </w:t>
      </w:r>
      <w:r w:rsidR="001A5B7E">
        <w:rPr>
          <w:rFonts w:eastAsia="Times New Roman" w:cs="Times New Roman"/>
          <w:szCs w:val="24"/>
        </w:rPr>
        <w:t xml:space="preserve">(Teaching Lab) </w:t>
      </w:r>
      <w:r w:rsidRPr="00DF7517">
        <w:rPr>
          <w:rFonts w:eastAsia="Times New Roman" w:cs="Times New Roman"/>
          <w:szCs w:val="24"/>
        </w:rPr>
        <w:t>time is spent on writing mathematical goals and identifying questions to ask st</w:t>
      </w:r>
      <w:r w:rsidR="0037292E">
        <w:rPr>
          <w:rFonts w:eastAsia="Times New Roman" w:cs="Times New Roman"/>
          <w:szCs w:val="24"/>
        </w:rPr>
        <w:t>udents while they work</w:t>
      </w:r>
      <w:r>
        <w:rPr>
          <w:rFonts w:eastAsia="Times New Roman" w:cs="Times New Roman"/>
          <w:szCs w:val="24"/>
        </w:rPr>
        <w:t>.  With this concerted effort/energy toward thinking about student thinking</w:t>
      </w:r>
      <w:r w:rsidR="00361ABE">
        <w:rPr>
          <w:rFonts w:eastAsia="Times New Roman" w:cs="Times New Roman"/>
          <w:szCs w:val="24"/>
        </w:rPr>
        <w:t xml:space="preserve"> in the m</w:t>
      </w:r>
      <w:r w:rsidR="00361ABE" w:rsidRPr="00361ABE">
        <w:rPr>
          <w:rFonts w:eastAsia="Times New Roman" w:cs="Times New Roman"/>
          <w:szCs w:val="24"/>
        </w:rPr>
        <w:t>ethods class</w:t>
      </w:r>
      <w:r w:rsidRPr="00361ABE">
        <w:rPr>
          <w:rFonts w:eastAsia="Times New Roman" w:cs="Times New Roman"/>
          <w:szCs w:val="24"/>
        </w:rPr>
        <w:t xml:space="preserve">, </w:t>
      </w:r>
      <w:r w:rsidR="00361ABE" w:rsidRPr="00361ABE">
        <w:rPr>
          <w:rFonts w:eastAsia="Times New Roman" w:cs="Times New Roman"/>
          <w:szCs w:val="24"/>
        </w:rPr>
        <w:t xml:space="preserve">many </w:t>
      </w:r>
      <w:r w:rsidRPr="00361ABE">
        <w:rPr>
          <w:rFonts w:eastAsia="Times New Roman" w:cs="Times New Roman"/>
          <w:szCs w:val="24"/>
        </w:rPr>
        <w:t xml:space="preserve">PSTs made substantial gains in their </w:t>
      </w:r>
      <w:r w:rsidR="00361ABE" w:rsidRPr="00361ABE">
        <w:rPr>
          <w:rFonts w:eastAsia="Times New Roman" w:cs="Times New Roman"/>
          <w:szCs w:val="24"/>
        </w:rPr>
        <w:t>scores, though about half of the PSTs still p</w:t>
      </w:r>
      <w:r w:rsidRPr="00361ABE">
        <w:rPr>
          <w:rFonts w:eastAsia="Times New Roman" w:cs="Times New Roman"/>
          <w:szCs w:val="24"/>
        </w:rPr>
        <w:t>rovide</w:t>
      </w:r>
      <w:r w:rsidR="00361ABE" w:rsidRPr="00361ABE">
        <w:rPr>
          <w:rFonts w:eastAsia="Times New Roman" w:cs="Times New Roman"/>
          <w:szCs w:val="24"/>
        </w:rPr>
        <w:t>d</w:t>
      </w:r>
      <w:r w:rsidRPr="00361ABE">
        <w:rPr>
          <w:rFonts w:eastAsia="Times New Roman" w:cs="Times New Roman"/>
          <w:szCs w:val="24"/>
        </w:rPr>
        <w:t xml:space="preserve"> vague goals and </w:t>
      </w:r>
      <w:r w:rsidR="0037292E">
        <w:rPr>
          <w:rFonts w:eastAsia="Times New Roman" w:cs="Times New Roman"/>
          <w:szCs w:val="24"/>
        </w:rPr>
        <w:t xml:space="preserve">were not </w:t>
      </w:r>
      <w:r w:rsidRPr="00361ABE">
        <w:rPr>
          <w:rFonts w:eastAsia="Times New Roman" w:cs="Times New Roman"/>
          <w:szCs w:val="24"/>
        </w:rPr>
        <w:t>able to think through what students will likely say/do</w:t>
      </w:r>
      <w:r w:rsidR="001A5B7E">
        <w:rPr>
          <w:rFonts w:eastAsia="Times New Roman" w:cs="Times New Roman"/>
          <w:szCs w:val="24"/>
        </w:rPr>
        <w:t xml:space="preserve"> (E. K. Hughes, 2006)</w:t>
      </w:r>
      <w:r w:rsidR="0037292E">
        <w:rPr>
          <w:rFonts w:eastAsia="Times New Roman" w:cs="Times New Roman"/>
          <w:szCs w:val="24"/>
        </w:rPr>
        <w:t xml:space="preserve">.  </w:t>
      </w:r>
    </w:p>
    <w:p w14:paraId="1CAA894A" w14:textId="77777777" w:rsidR="00DF7517" w:rsidRDefault="00DF7517" w:rsidP="0037292E">
      <w:r>
        <w:t>In addition to teacher</w:t>
      </w:r>
      <w:r w:rsidR="0037292E">
        <w:t xml:space="preserve"> education </w:t>
      </w:r>
      <w:r>
        <w:t xml:space="preserve">factors, E. K. Hughes (2006) found differences </w:t>
      </w:r>
      <w:r w:rsidR="0037292E">
        <w:t xml:space="preserve">in PST attention to student thinking as it related to the </w:t>
      </w:r>
      <w:r>
        <w:t xml:space="preserve">level of cognitive </w:t>
      </w:r>
      <w:r w:rsidR="0037292E">
        <w:t>demand of the task</w:t>
      </w:r>
      <w:r>
        <w:t xml:space="preserve">.  Lessons created after the Teaching Lab </w:t>
      </w:r>
      <w:r w:rsidR="001A5B7E">
        <w:t xml:space="preserve">(i.e. in their supervised field work) </w:t>
      </w:r>
      <w:r>
        <w:t xml:space="preserve">that were high cognitive demand were not statistically different that the Teaching Lab suggesting that PSTs were able to maintain their attention to student thinking, but type of activity impacted how PSTs responded </w:t>
      </w:r>
      <w:r>
        <w:fldChar w:fldCharType="begin"/>
      </w:r>
      <w:r>
        <w:instrText xml:space="preserve"> ADDIN ZOTERO_ITEM CSL_CITATION {"citationID":"59fa6ql6j","properties":{"formattedCitation":"(E. K. Hughes, 2006)","plainCitation":"(E. K. Hughes, 2006)"},"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schema":"https://github.com/citation-style-language/schema/raw/master/csl-citation.json"} </w:instrText>
      </w:r>
      <w:r>
        <w:fldChar w:fldCharType="separate"/>
      </w:r>
      <w:r w:rsidRPr="00655302">
        <w:rPr>
          <w:rFonts w:cs="Times New Roman"/>
        </w:rPr>
        <w:t>(E. K. Hughes, 2006)</w:t>
      </w:r>
      <w:r>
        <w:fldChar w:fldCharType="end"/>
      </w:r>
      <w:r>
        <w:t xml:space="preserve">.  E. K. Hughes (2006) </w:t>
      </w:r>
      <w:r w:rsidR="0037292E">
        <w:t xml:space="preserve">then </w:t>
      </w:r>
      <w:r>
        <w:t xml:space="preserve">found that PSTs were more likely to consider student thinking if it was a high-level task (compared to low level task).  </w:t>
      </w:r>
      <w:r w:rsidR="0037292E">
        <w:t xml:space="preserve">Specifically, E. K. Hughes (2006) found that </w:t>
      </w:r>
      <w:r w:rsidR="0037292E" w:rsidRPr="0037292E">
        <w:rPr>
          <w:rFonts w:eastAsia="Times New Roman" w:cs="Times New Roman"/>
          <w:szCs w:val="24"/>
        </w:rPr>
        <w:t xml:space="preserve">beginning teachers approached different types of classroom activity (lecture vs exploration) in different ways when it </w:t>
      </w:r>
      <w:r w:rsidR="0037292E">
        <w:rPr>
          <w:rFonts w:eastAsia="Times New Roman" w:cs="Times New Roman"/>
          <w:szCs w:val="24"/>
        </w:rPr>
        <w:t xml:space="preserve">came </w:t>
      </w:r>
      <w:r w:rsidR="0037292E" w:rsidRPr="0037292E">
        <w:rPr>
          <w:rFonts w:eastAsia="Times New Roman" w:cs="Times New Roman"/>
          <w:szCs w:val="24"/>
        </w:rPr>
        <w:t>to anticipating student thinking</w:t>
      </w:r>
      <w:r w:rsidR="001A5B7E">
        <w:rPr>
          <w:rFonts w:eastAsia="Times New Roman" w:cs="Times New Roman"/>
          <w:szCs w:val="24"/>
        </w:rPr>
        <w:t>, though t</w:t>
      </w:r>
      <w:r w:rsidR="0037292E">
        <w:rPr>
          <w:rFonts w:eastAsia="Times New Roman" w:cs="Times New Roman"/>
          <w:szCs w:val="24"/>
        </w:rPr>
        <w:t xml:space="preserve">his relationship </w:t>
      </w:r>
      <w:r w:rsidR="001A5B7E">
        <w:rPr>
          <w:rFonts w:eastAsia="Times New Roman" w:cs="Times New Roman"/>
          <w:szCs w:val="24"/>
        </w:rPr>
        <w:t>wa</w:t>
      </w:r>
      <w:r w:rsidR="0037292E">
        <w:rPr>
          <w:rFonts w:eastAsia="Times New Roman" w:cs="Times New Roman"/>
          <w:szCs w:val="24"/>
        </w:rPr>
        <w:t xml:space="preserve">s not causal.  </w:t>
      </w:r>
      <w:r w:rsidR="001A5B7E">
        <w:t>N</w:t>
      </w:r>
      <w:r>
        <w:t>ew teachers</w:t>
      </w:r>
      <w:r w:rsidR="001A5B7E">
        <w:t xml:space="preserve"> often</w:t>
      </w:r>
      <w:r>
        <w:t xml:space="preserve"> struggle with </w:t>
      </w:r>
      <w:r w:rsidR="001A5B7E">
        <w:t xml:space="preserve">noticing </w:t>
      </w:r>
      <w:r>
        <w:t xml:space="preserve">student thinking and </w:t>
      </w:r>
      <w:r w:rsidR="001A5B7E">
        <w:t xml:space="preserve">although </w:t>
      </w:r>
      <w:r>
        <w:t xml:space="preserve">the mathematics community values </w:t>
      </w:r>
      <w:r w:rsidR="001A5B7E">
        <w:t xml:space="preserve">noticing </w:t>
      </w:r>
      <w:r>
        <w:t>student thinking</w:t>
      </w:r>
      <w:r w:rsidR="001A5B7E">
        <w:t xml:space="preserve">, it </w:t>
      </w:r>
      <w:r>
        <w:t xml:space="preserve">does not </w:t>
      </w:r>
      <w:r w:rsidR="001A5B7E">
        <w:t xml:space="preserve">often </w:t>
      </w:r>
      <w:r>
        <w:t xml:space="preserve">implement those ideals </w:t>
      </w:r>
      <w:r>
        <w:fldChar w:fldCharType="begin"/>
      </w:r>
      <w:r>
        <w:instrText xml:space="preserve"> ADDIN ZOTERO_ITEM CSL_CITATION {"citationID":"1jd1is3ggo","properties":{"formattedCitation":"(E. K. Hughes, 2006)","plainCitation":"(E. K. Hughes, 2006)"},"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schema":"https://github.com/citation-style-language/schema/raw/master/csl-citation.json"} </w:instrText>
      </w:r>
      <w:r>
        <w:fldChar w:fldCharType="separate"/>
      </w:r>
      <w:r w:rsidRPr="008D7F96">
        <w:rPr>
          <w:rFonts w:cs="Times New Roman"/>
        </w:rPr>
        <w:t>(E. K. Hughes, 2006)</w:t>
      </w:r>
      <w:r>
        <w:fldChar w:fldCharType="end"/>
      </w:r>
    </w:p>
    <w:p w14:paraId="5561A144" w14:textId="77777777" w:rsidR="0075779F" w:rsidRDefault="00C329D8" w:rsidP="0075779F">
      <w:pPr>
        <w:rPr>
          <w:rFonts w:eastAsia="Times New Roman" w:cs="Times New Roman"/>
          <w:szCs w:val="24"/>
        </w:rPr>
      </w:pPr>
      <w:r>
        <w:t xml:space="preserve">These results </w:t>
      </w:r>
      <w:r w:rsidR="0040390C">
        <w:t xml:space="preserve">might </w:t>
      </w:r>
      <w:r>
        <w:t xml:space="preserve">lead </w:t>
      </w:r>
      <w:r w:rsidR="0040390C">
        <w:t xml:space="preserve">one to question if </w:t>
      </w:r>
      <w:r>
        <w:t>TTLP is ap</w:t>
      </w:r>
      <w:r w:rsidRPr="00C329D8">
        <w:t xml:space="preserve">plicable for low-level tasks in teaching mathematics.  E. K. </w:t>
      </w:r>
      <w:r w:rsidR="00DF7517" w:rsidRPr="00C329D8">
        <w:rPr>
          <w:rFonts w:eastAsia="Times New Roman" w:cs="Times New Roman"/>
          <w:szCs w:val="24"/>
        </w:rPr>
        <w:t>Hughes (2006) argue</w:t>
      </w:r>
      <w:r w:rsidRPr="00C329D8">
        <w:rPr>
          <w:rFonts w:eastAsia="Times New Roman" w:cs="Times New Roman"/>
          <w:szCs w:val="24"/>
        </w:rPr>
        <w:t xml:space="preserve">d that TTLP </w:t>
      </w:r>
      <w:r w:rsidRPr="00C329D8">
        <w:rPr>
          <w:rFonts w:eastAsia="Times New Roman" w:cs="Times New Roman"/>
          <w:i/>
          <w:szCs w:val="24"/>
        </w:rPr>
        <w:t>is</w:t>
      </w:r>
      <w:r w:rsidRPr="00C329D8">
        <w:rPr>
          <w:rFonts w:eastAsia="Times New Roman" w:cs="Times New Roman"/>
          <w:szCs w:val="24"/>
        </w:rPr>
        <w:t xml:space="preserve"> appropriate </w:t>
      </w:r>
      <w:r w:rsidR="00DF7517" w:rsidRPr="00C329D8">
        <w:rPr>
          <w:rFonts w:eastAsia="Times New Roman" w:cs="Times New Roman"/>
          <w:szCs w:val="24"/>
        </w:rPr>
        <w:t>for low-level</w:t>
      </w:r>
      <w:r w:rsidR="0040390C">
        <w:rPr>
          <w:rFonts w:eastAsia="Times New Roman" w:cs="Times New Roman"/>
          <w:szCs w:val="24"/>
        </w:rPr>
        <w:t xml:space="preserve"> cognitive demand tasks and in low-level tasks there is</w:t>
      </w:r>
      <w:r w:rsidR="00DF7517" w:rsidRPr="00C329D8">
        <w:rPr>
          <w:rFonts w:eastAsia="Times New Roman" w:cs="Times New Roman"/>
          <w:szCs w:val="24"/>
        </w:rPr>
        <w:t xml:space="preserve"> less variety of student thinking and </w:t>
      </w:r>
      <w:r w:rsidR="0040390C">
        <w:rPr>
          <w:rFonts w:eastAsia="Times New Roman" w:cs="Times New Roman"/>
          <w:szCs w:val="24"/>
        </w:rPr>
        <w:t xml:space="preserve">so it </w:t>
      </w:r>
      <w:r w:rsidR="00DF7517" w:rsidRPr="00C329D8">
        <w:rPr>
          <w:rFonts w:eastAsia="Times New Roman" w:cs="Times New Roman"/>
          <w:szCs w:val="24"/>
        </w:rPr>
        <w:lastRenderedPageBreak/>
        <w:t>should be easier to predict student thinking (p. 205)</w:t>
      </w:r>
      <w:r w:rsidR="0075779F">
        <w:rPr>
          <w:rFonts w:eastAsia="Times New Roman" w:cs="Times New Roman"/>
          <w:szCs w:val="24"/>
        </w:rPr>
        <w:t xml:space="preserve"> </w:t>
      </w:r>
      <w:r w:rsidR="00DF7517" w:rsidRPr="00C329D8">
        <w:rPr>
          <w:rFonts w:eastAsia="Times New Roman" w:cs="Times New Roman"/>
          <w:szCs w:val="24"/>
        </w:rPr>
        <w:t>however this attention may not have a significant of an impact on student learning (p. 206)</w:t>
      </w:r>
      <w:r w:rsidR="0075779F">
        <w:rPr>
          <w:rFonts w:eastAsia="Times New Roman" w:cs="Times New Roman"/>
          <w:szCs w:val="24"/>
        </w:rPr>
        <w:t>.</w:t>
      </w:r>
    </w:p>
    <w:p w14:paraId="1D748F30" w14:textId="77777777" w:rsidR="004F0519" w:rsidRDefault="00AA4D98" w:rsidP="004F0519">
      <w:pPr>
        <w:pStyle w:val="Heading2"/>
      </w:pPr>
      <w:r>
        <w:t>S</w:t>
      </w:r>
      <w:r w:rsidR="004F0519">
        <w:t>ummary</w:t>
      </w:r>
      <w:r>
        <w:t xml:space="preserve"> of Models</w:t>
      </w:r>
    </w:p>
    <w:p w14:paraId="1BA5E3FB" w14:textId="77777777" w:rsidR="004F0519" w:rsidRPr="00711D2C" w:rsidRDefault="001A5B7E" w:rsidP="001A5B7E">
      <w:r>
        <w:t>From the previous discussion, the progression of lesson plan models is an interesting snapshot of the educational values over time.  From teacher behavior to checking for understanding to attending to student thinking, these shifts are important.  This change over time also explains why studying lesson planning is difficult as we have different models to contend with in different eras or different locations.  As can clearly be deduced, different models impact the way that teachers think about and enacted lessons.  So, next I would like to address issues about how teachers learn to plan lessons.</w:t>
      </w:r>
    </w:p>
    <w:p w14:paraId="4627C8DC" w14:textId="77777777" w:rsidR="00382E80" w:rsidRPr="00E036A0" w:rsidRDefault="00913EBB" w:rsidP="00E6764B">
      <w:pPr>
        <w:pStyle w:val="Heading1"/>
      </w:pPr>
      <w:r>
        <w:t>Learning to Lesson Plan</w:t>
      </w:r>
    </w:p>
    <w:p w14:paraId="7F516DFE" w14:textId="77777777" w:rsidR="00B1398A" w:rsidRDefault="00913EBB" w:rsidP="00B1398A">
      <w:r>
        <w:t xml:space="preserve">I begin this section with three illustrations of teacher planning.  </w:t>
      </w:r>
      <w:r w:rsidR="00B1398A">
        <w:t xml:space="preserve">In her 1981 study, Shroyer </w:t>
      </w:r>
      <w:r w:rsidR="00FF6F7B" w:rsidRPr="00B1398A">
        <w:t xml:space="preserve">worked with three teachers: Ralph, Martha, and Zelda (pseudonyms).  Shroyer (1981) described Ralph as a </w:t>
      </w:r>
      <w:r w:rsidR="006D2B07" w:rsidRPr="00B1398A">
        <w:t>"typical math teacher</w:t>
      </w:r>
      <w:r w:rsidR="00FF6F7B" w:rsidRPr="00B1398A">
        <w:t>,</w:t>
      </w:r>
      <w:r w:rsidR="006D2B07" w:rsidRPr="00B1398A">
        <w:t>"</w:t>
      </w:r>
      <w:r w:rsidR="00FF6F7B" w:rsidRPr="00B1398A">
        <w:t xml:space="preserve"> Martha was the “opposite of Ralph/closest to NCTM reform teaching”</w:t>
      </w:r>
      <w:r w:rsidR="00B1398A" w:rsidRPr="00B1398A">
        <w:t xml:space="preserve"> see </w:t>
      </w:r>
      <w:r w:rsidR="00B1398A" w:rsidRPr="00B1398A">
        <w:fldChar w:fldCharType="begin"/>
      </w:r>
      <w:r w:rsidR="00B1398A" w:rsidRPr="00B1398A">
        <w:instrText xml:space="preserve"> ADDIN ZOTERO_ITEM CSL_CITATION {"citationID":"2275jvn60l","properties":{"formattedCitation":"(NCTM, 1980)","plainCitation":"(NCTM, 1980)"},"citationItems":[{"id":927,"uris":["http://zotero.org/users/1575519/items/J2C7RAZ9"],"uri":["http://zotero.org/users/1575519/items/J2C7RAZ9"],"itemData":{"id":927,"type":"webpage","title":"An agenda for action: Recommendation for school mathematics of the 1980s","URL":"http://www.nctm.org/standards/content.aspx?id=17278","author":[{"family":"NCTM","given":""}],"issued":{"date-parts":[["1980"]]}}}],"schema":"https://github.com/citation-style-language/schema/raw/master/csl-citation.json"} </w:instrText>
      </w:r>
      <w:r w:rsidR="00B1398A" w:rsidRPr="00B1398A">
        <w:fldChar w:fldCharType="separate"/>
      </w:r>
      <w:r w:rsidR="00B1398A" w:rsidRPr="00B1398A">
        <w:t>(NCTM, 1980)</w:t>
      </w:r>
      <w:r w:rsidR="00B1398A" w:rsidRPr="00B1398A">
        <w:fldChar w:fldCharType="end"/>
      </w:r>
      <w:r w:rsidR="00B1398A" w:rsidRPr="00B1398A">
        <w:t xml:space="preserve">, and Zelda </w:t>
      </w:r>
      <w:r w:rsidR="00EC037C">
        <w:t>w</w:t>
      </w:r>
      <w:r w:rsidR="00B1398A" w:rsidRPr="00B1398A">
        <w:t xml:space="preserve">as a mix between </w:t>
      </w:r>
      <w:r w:rsidR="00B1398A">
        <w:t xml:space="preserve">the </w:t>
      </w:r>
      <w:r w:rsidR="00B1398A" w:rsidRPr="00B1398A">
        <w:t>traditional and reform</w:t>
      </w:r>
      <w:r w:rsidR="006D2B07" w:rsidRPr="00B1398A">
        <w:t xml:space="preserve"> (p. 110)</w:t>
      </w:r>
      <w:r w:rsidR="00B1398A">
        <w:t xml:space="preserve">.  Shroyer (1981) examined the planning practices of these teachers.  While these descriptions </w:t>
      </w:r>
      <w:r w:rsidR="001A5B7E">
        <w:t xml:space="preserve">do </w:t>
      </w:r>
      <w:r w:rsidR="00B1398A">
        <w:t xml:space="preserve">not represent all </w:t>
      </w:r>
      <w:r w:rsidR="001A5B7E">
        <w:t xml:space="preserve">teacher </w:t>
      </w:r>
      <w:r w:rsidR="00B1398A">
        <w:t>planning</w:t>
      </w:r>
      <w:r w:rsidR="001A5B7E">
        <w:t xml:space="preserve"> scenarios</w:t>
      </w:r>
      <w:r w:rsidR="00B1398A">
        <w:t xml:space="preserve">, these descriptions provide some illustration of how planning </w:t>
      </w:r>
      <w:r w:rsidR="00EC037C">
        <w:t xml:space="preserve">processes can emerge from </w:t>
      </w:r>
      <w:r w:rsidR="00B1398A">
        <w:t xml:space="preserve">different teachers.  </w:t>
      </w:r>
    </w:p>
    <w:p w14:paraId="71F5B3D0" w14:textId="77777777" w:rsidR="00B1398A" w:rsidRDefault="00B1398A" w:rsidP="00B1398A">
      <w:pPr>
        <w:rPr>
          <w:rFonts w:eastAsia="Times New Roman" w:cs="Times New Roman"/>
          <w:szCs w:val="24"/>
        </w:rPr>
      </w:pPr>
      <w:r>
        <w:t xml:space="preserve">The most traditional of the three, </w:t>
      </w:r>
      <w:r w:rsidR="001A5B7E">
        <w:rPr>
          <w:rFonts w:eastAsia="Times New Roman" w:cs="Times New Roman"/>
          <w:szCs w:val="24"/>
        </w:rPr>
        <w:t>Ralph planned his un</w:t>
      </w:r>
      <w:r w:rsidRPr="00B1398A">
        <w:rPr>
          <w:rFonts w:eastAsia="Times New Roman" w:cs="Times New Roman"/>
          <w:szCs w:val="24"/>
        </w:rPr>
        <w:t xml:space="preserve">it based on </w:t>
      </w:r>
      <w:r w:rsidR="00EC037C">
        <w:rPr>
          <w:rFonts w:eastAsia="Times New Roman" w:cs="Times New Roman"/>
          <w:szCs w:val="24"/>
        </w:rPr>
        <w:t xml:space="preserve">the </w:t>
      </w:r>
      <w:r w:rsidRPr="00B1398A">
        <w:rPr>
          <w:rFonts w:eastAsia="Times New Roman" w:cs="Times New Roman"/>
          <w:szCs w:val="24"/>
        </w:rPr>
        <w:t xml:space="preserve">textbook </w:t>
      </w:r>
      <w:r>
        <w:rPr>
          <w:rFonts w:eastAsia="Times New Roman" w:cs="Times New Roman"/>
          <w:szCs w:val="24"/>
        </w:rPr>
        <w:t xml:space="preserve">and used </w:t>
      </w:r>
      <w:r w:rsidRPr="00B1398A">
        <w:rPr>
          <w:rFonts w:eastAsia="Times New Roman" w:cs="Times New Roman"/>
          <w:szCs w:val="24"/>
        </w:rPr>
        <w:t>pages and pro</w:t>
      </w:r>
      <w:r>
        <w:rPr>
          <w:rFonts w:eastAsia="Times New Roman" w:cs="Times New Roman"/>
          <w:szCs w:val="24"/>
        </w:rPr>
        <w:t>b</w:t>
      </w:r>
      <w:r w:rsidRPr="00B1398A">
        <w:rPr>
          <w:rFonts w:eastAsia="Times New Roman" w:cs="Times New Roman"/>
          <w:szCs w:val="24"/>
        </w:rPr>
        <w:t xml:space="preserve">lem sets </w:t>
      </w:r>
      <w:r>
        <w:rPr>
          <w:rFonts w:eastAsia="Times New Roman" w:cs="Times New Roman"/>
          <w:szCs w:val="24"/>
        </w:rPr>
        <w:t xml:space="preserve">as his </w:t>
      </w:r>
      <w:r w:rsidRPr="00B1398A">
        <w:rPr>
          <w:rFonts w:eastAsia="Times New Roman" w:cs="Times New Roman"/>
          <w:szCs w:val="24"/>
        </w:rPr>
        <w:t>organizing structure</w:t>
      </w:r>
      <w:r>
        <w:rPr>
          <w:rFonts w:eastAsia="Times New Roman" w:cs="Times New Roman"/>
          <w:szCs w:val="24"/>
        </w:rPr>
        <w:t xml:space="preserve">.  He </w:t>
      </w:r>
      <w:r w:rsidRPr="00B1398A">
        <w:rPr>
          <w:rFonts w:eastAsia="Times New Roman" w:cs="Times New Roman"/>
          <w:szCs w:val="24"/>
        </w:rPr>
        <w:t xml:space="preserve">read </w:t>
      </w:r>
      <w:r w:rsidR="001A5B7E">
        <w:rPr>
          <w:rFonts w:eastAsia="Times New Roman" w:cs="Times New Roman"/>
          <w:szCs w:val="24"/>
        </w:rPr>
        <w:t>the text</w:t>
      </w:r>
      <w:r w:rsidRPr="00B1398A">
        <w:rPr>
          <w:rFonts w:eastAsia="Times New Roman" w:cs="Times New Roman"/>
          <w:szCs w:val="24"/>
        </w:rPr>
        <w:t>book before teaching each lesson</w:t>
      </w:r>
      <w:r>
        <w:rPr>
          <w:rFonts w:eastAsia="Times New Roman" w:cs="Times New Roman"/>
          <w:szCs w:val="24"/>
        </w:rPr>
        <w:t>.  Ev</w:t>
      </w:r>
      <w:r w:rsidRPr="00B1398A">
        <w:rPr>
          <w:rFonts w:eastAsia="Times New Roman" w:cs="Times New Roman"/>
          <w:szCs w:val="24"/>
        </w:rPr>
        <w:t>ery activity was planned</w:t>
      </w:r>
      <w:r w:rsidR="001A5B7E">
        <w:rPr>
          <w:rFonts w:eastAsia="Times New Roman" w:cs="Times New Roman"/>
          <w:szCs w:val="24"/>
        </w:rPr>
        <w:t>.  H</w:t>
      </w:r>
      <w:r>
        <w:rPr>
          <w:rFonts w:eastAsia="Times New Roman" w:cs="Times New Roman"/>
          <w:szCs w:val="24"/>
        </w:rPr>
        <w:t xml:space="preserve">e </w:t>
      </w:r>
      <w:r w:rsidRPr="00B1398A">
        <w:rPr>
          <w:rFonts w:eastAsia="Times New Roman" w:cs="Times New Roman"/>
          <w:szCs w:val="24"/>
        </w:rPr>
        <w:t>did</w:t>
      </w:r>
      <w:r>
        <w:rPr>
          <w:rFonts w:eastAsia="Times New Roman" w:cs="Times New Roman"/>
          <w:szCs w:val="24"/>
        </w:rPr>
        <w:t xml:space="preserve"> not assign the </w:t>
      </w:r>
      <w:r w:rsidRPr="00B1398A">
        <w:rPr>
          <w:rFonts w:eastAsia="Times New Roman" w:cs="Times New Roman"/>
          <w:szCs w:val="24"/>
        </w:rPr>
        <w:t>more challenging questions</w:t>
      </w:r>
      <w:r>
        <w:rPr>
          <w:rFonts w:eastAsia="Times New Roman" w:cs="Times New Roman"/>
          <w:szCs w:val="24"/>
        </w:rPr>
        <w:t>.  Ralph believed that m</w:t>
      </w:r>
      <w:r w:rsidRPr="00B1398A">
        <w:rPr>
          <w:rFonts w:eastAsia="Times New Roman" w:cs="Times New Roman"/>
          <w:szCs w:val="24"/>
        </w:rPr>
        <w:t>athematics is repetitive and memorization</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275poudofc","properties":{"formattedCitation":"(Shroyer, 1981, p. 84)","plainCitation":"(Shroyer, 1981, p. 84)"},"citationItems":[{"id":208,"uris":["http://zotero.org/users/1575519/items/K5TCDAWX"],"uri":["http://zotero.org/users/1575519/items/K5TCDAWX"],"itemData":{"id":208,"type":"thesis","title":"Critical moments in the teaching of mathematics: What makes teaching difficult?","publisher":"Michigan State University","publisher-place":"East Lansing, MI","number-of-pages":"283","event-place":"East Lansing, MI","author":[{"family":"Shroyer","given":"Janet Carolyn"}],"issued":{"date-parts":[["1981"]]}},"locator":"84","label":"page"}],"schema":"https://github.com/citation-style-language/schema/raw/master/csl-citation.json"} </w:instrText>
      </w:r>
      <w:r>
        <w:rPr>
          <w:rFonts w:eastAsia="Times New Roman" w:cs="Times New Roman"/>
          <w:szCs w:val="24"/>
        </w:rPr>
        <w:fldChar w:fldCharType="separate"/>
      </w:r>
      <w:r w:rsidRPr="00B1398A">
        <w:rPr>
          <w:rFonts w:cs="Times New Roman"/>
        </w:rPr>
        <w:t>(Shroyer, 1981, p. 84)</w:t>
      </w:r>
      <w:r>
        <w:rPr>
          <w:rFonts w:eastAsia="Times New Roman" w:cs="Times New Roman"/>
          <w:szCs w:val="24"/>
        </w:rPr>
        <w:fldChar w:fldCharType="end"/>
      </w:r>
      <w:r>
        <w:rPr>
          <w:rFonts w:eastAsia="Times New Roman" w:cs="Times New Roman"/>
          <w:szCs w:val="24"/>
        </w:rPr>
        <w:t>.</w:t>
      </w:r>
    </w:p>
    <w:p w14:paraId="7A002D38" w14:textId="77777777" w:rsidR="006D2B07" w:rsidRPr="000A65D2" w:rsidRDefault="00B1398A" w:rsidP="00C26612">
      <w:pPr>
        <w:rPr>
          <w:rFonts w:eastAsia="Times New Roman" w:cs="Times New Roman"/>
          <w:szCs w:val="24"/>
        </w:rPr>
      </w:pPr>
      <w:r>
        <w:rPr>
          <w:rFonts w:eastAsia="Times New Roman" w:cs="Times New Roman"/>
          <w:szCs w:val="24"/>
        </w:rPr>
        <w:lastRenderedPageBreak/>
        <w:t xml:space="preserve">Martha </w:t>
      </w:r>
      <w:r w:rsidR="00C26612">
        <w:rPr>
          <w:rFonts w:eastAsia="Times New Roman" w:cs="Times New Roman"/>
          <w:szCs w:val="24"/>
        </w:rPr>
        <w:t>began with required objectives, determined what objectives students were already familiar with</w:t>
      </w:r>
      <w:r w:rsidR="001A5B7E">
        <w:rPr>
          <w:rFonts w:eastAsia="Times New Roman" w:cs="Times New Roman"/>
          <w:szCs w:val="24"/>
        </w:rPr>
        <w:t>,</w:t>
      </w:r>
      <w:r w:rsidR="00C26612">
        <w:rPr>
          <w:rFonts w:eastAsia="Times New Roman" w:cs="Times New Roman"/>
          <w:szCs w:val="24"/>
        </w:rPr>
        <w:t xml:space="preserve"> and then used that inf</w:t>
      </w:r>
      <w:r w:rsidR="00EC037C">
        <w:rPr>
          <w:rFonts w:eastAsia="Times New Roman" w:cs="Times New Roman"/>
          <w:szCs w:val="24"/>
        </w:rPr>
        <w:t>ormation to guide her planning</w:t>
      </w:r>
      <w:r w:rsidR="00C26612">
        <w:rPr>
          <w:rFonts w:eastAsia="Times New Roman" w:cs="Times New Roman"/>
          <w:szCs w:val="24"/>
        </w:rPr>
        <w:t>.  Ma</w:t>
      </w:r>
      <w:r w:rsidR="00C26612" w:rsidRPr="00C26612">
        <w:rPr>
          <w:rFonts w:eastAsia="Times New Roman" w:cs="Times New Roman"/>
          <w:szCs w:val="24"/>
        </w:rPr>
        <w:t xml:space="preserve">rtha did not use a text book.  She had specific plans for about half the class activities and the other half was dedicated to </w:t>
      </w:r>
      <w:r w:rsidR="006D2B07" w:rsidRPr="00C26612">
        <w:rPr>
          <w:rFonts w:eastAsia="Times New Roman" w:cs="Times New Roman"/>
          <w:szCs w:val="24"/>
        </w:rPr>
        <w:t>responding to student suggestion</w:t>
      </w:r>
      <w:r w:rsidR="00C26612" w:rsidRPr="00C26612">
        <w:rPr>
          <w:rFonts w:eastAsia="Times New Roman" w:cs="Times New Roman"/>
          <w:szCs w:val="24"/>
        </w:rPr>
        <w:t xml:space="preserve"> and things that </w:t>
      </w:r>
      <w:r w:rsidR="006D2B07" w:rsidRPr="00C26612">
        <w:rPr>
          <w:rFonts w:eastAsia="Times New Roman" w:cs="Times New Roman"/>
          <w:szCs w:val="24"/>
        </w:rPr>
        <w:t>need</w:t>
      </w:r>
      <w:r w:rsidR="00C26612" w:rsidRPr="00C26612">
        <w:rPr>
          <w:rFonts w:eastAsia="Times New Roman" w:cs="Times New Roman"/>
          <w:szCs w:val="24"/>
        </w:rPr>
        <w:t>ed</w:t>
      </w:r>
      <w:r w:rsidR="006D2B07" w:rsidRPr="00C26612">
        <w:rPr>
          <w:rFonts w:eastAsia="Times New Roman" w:cs="Times New Roman"/>
          <w:szCs w:val="24"/>
        </w:rPr>
        <w:t xml:space="preserve"> </w:t>
      </w:r>
      <w:r w:rsidR="00C26612" w:rsidRPr="00C26612">
        <w:rPr>
          <w:rFonts w:eastAsia="Times New Roman" w:cs="Times New Roman"/>
          <w:szCs w:val="24"/>
        </w:rPr>
        <w:t xml:space="preserve">to </w:t>
      </w:r>
      <w:r w:rsidR="006D2B07" w:rsidRPr="00C26612">
        <w:rPr>
          <w:rFonts w:eastAsia="Times New Roman" w:cs="Times New Roman"/>
          <w:szCs w:val="24"/>
        </w:rPr>
        <w:t>change</w:t>
      </w:r>
      <w:r w:rsidR="00C26612" w:rsidRPr="00C26612">
        <w:rPr>
          <w:rFonts w:eastAsia="Times New Roman" w:cs="Times New Roman"/>
          <w:szCs w:val="24"/>
        </w:rPr>
        <w:t xml:space="preserve">.  Her plans were </w:t>
      </w:r>
      <w:r w:rsidR="006D2B07" w:rsidRPr="00C26612">
        <w:rPr>
          <w:rFonts w:eastAsia="Times New Roman" w:cs="Times New Roman"/>
          <w:szCs w:val="24"/>
        </w:rPr>
        <w:t>brief comments about tasks students were to perform</w:t>
      </w:r>
      <w:r w:rsidR="00C26612" w:rsidRPr="00C26612">
        <w:rPr>
          <w:rFonts w:eastAsia="Times New Roman" w:cs="Times New Roman"/>
          <w:szCs w:val="24"/>
        </w:rPr>
        <w:t xml:space="preserve">.  There </w:t>
      </w:r>
      <w:r w:rsidR="00C26612" w:rsidRPr="000A65D2">
        <w:rPr>
          <w:rFonts w:eastAsia="Times New Roman" w:cs="Times New Roman"/>
          <w:szCs w:val="24"/>
        </w:rPr>
        <w:t xml:space="preserve">was no unit test and Martha used student performance as formative assessment to inform the next day’s lesson. </w:t>
      </w:r>
      <w:r w:rsidR="00C26612" w:rsidRPr="000A65D2">
        <w:rPr>
          <w:rFonts w:eastAsia="Times New Roman" w:cs="Times New Roman"/>
          <w:szCs w:val="24"/>
        </w:rPr>
        <w:fldChar w:fldCharType="begin"/>
      </w:r>
      <w:r w:rsidR="00C26612" w:rsidRPr="000A65D2">
        <w:rPr>
          <w:rFonts w:eastAsia="Times New Roman" w:cs="Times New Roman"/>
          <w:szCs w:val="24"/>
        </w:rPr>
        <w:instrText xml:space="preserve"> ADDIN ZOTERO_ITEM CSL_CITATION {"citationID":"1o5lrf4s2q","properties":{"formattedCitation":"(Shroyer, 1981, p. 74)","plainCitation":"(Shroyer, 1981, p. 74)"},"citationItems":[{"id":208,"uris":["http://zotero.org/users/1575519/items/K5TCDAWX"],"uri":["http://zotero.org/users/1575519/items/K5TCDAWX"],"itemData":{"id":208,"type":"thesis","title":"Critical moments in the teaching of mathematics: What makes teaching difficult?","publisher":"Michigan State University","publisher-place":"East Lansing, MI","number-of-pages":"283","event-place":"East Lansing, MI","author":[{"family":"Shroyer","given":"Janet Carolyn"}],"issued":{"date-parts":[["1981"]]}},"locator":"74","label":"page"}],"schema":"https://github.com/citation-style-language/schema/raw/master/csl-citation.json"} </w:instrText>
      </w:r>
      <w:r w:rsidR="00C26612" w:rsidRPr="000A65D2">
        <w:rPr>
          <w:rFonts w:eastAsia="Times New Roman" w:cs="Times New Roman"/>
          <w:szCs w:val="24"/>
        </w:rPr>
        <w:fldChar w:fldCharType="separate"/>
      </w:r>
      <w:r w:rsidR="00C26612" w:rsidRPr="000A65D2">
        <w:rPr>
          <w:rFonts w:cs="Times New Roman"/>
        </w:rPr>
        <w:t>(Shroyer, 1981, p.</w:t>
      </w:r>
      <w:r w:rsidR="00EC037C">
        <w:rPr>
          <w:rFonts w:cs="Times New Roman"/>
        </w:rPr>
        <w:t>73-</w:t>
      </w:r>
      <w:r w:rsidR="00C26612" w:rsidRPr="000A65D2">
        <w:rPr>
          <w:rFonts w:cs="Times New Roman"/>
        </w:rPr>
        <w:t>74)</w:t>
      </w:r>
      <w:r w:rsidR="00C26612" w:rsidRPr="000A65D2">
        <w:rPr>
          <w:rFonts w:eastAsia="Times New Roman" w:cs="Times New Roman"/>
          <w:szCs w:val="24"/>
        </w:rPr>
        <w:fldChar w:fldCharType="end"/>
      </w:r>
    </w:p>
    <w:p w14:paraId="73D3A484" w14:textId="6A42FDF2" w:rsidR="006D2B07" w:rsidRDefault="006D2B07" w:rsidP="000A65D2">
      <w:r w:rsidRPr="000A65D2">
        <w:t xml:space="preserve">Zelda </w:t>
      </w:r>
      <w:r w:rsidR="00C26612" w:rsidRPr="000A65D2">
        <w:t xml:space="preserve">listed topics she intended to cover.  She used ideas from the textbook, but did not use the book when she </w:t>
      </w:r>
      <w:r w:rsidR="000A65D2" w:rsidRPr="000A65D2">
        <w:t xml:space="preserve">felt the book was confusing or not helpful for the students to learn.  </w:t>
      </w:r>
      <w:r w:rsidR="003E7D8C" w:rsidRPr="000A65D2">
        <w:t>Sometimes Zelda’s plans were incredibly detailed, others they were much less so.</w:t>
      </w:r>
      <w:r w:rsidR="003258C3">
        <w:t xml:space="preserve"> </w:t>
      </w:r>
      <w:r w:rsidR="000A65D2" w:rsidRPr="000A65D2">
        <w:t xml:space="preserve">For the first week, when she used the textbook </w:t>
      </w:r>
      <w:r w:rsidR="003E7D8C">
        <w:t>minimally</w:t>
      </w:r>
      <w:r w:rsidR="000A65D2" w:rsidRPr="000A65D2">
        <w:t xml:space="preserve">, </w:t>
      </w:r>
      <w:r w:rsidR="00C26612" w:rsidRPr="000A65D2">
        <w:t xml:space="preserve">Zelda’s plans were more detailed than Martha’s </w:t>
      </w:r>
      <w:r w:rsidR="000A65D2" w:rsidRPr="000A65D2">
        <w:t xml:space="preserve">and she completed all problems and examples.  Later, </w:t>
      </w:r>
      <w:r w:rsidR="00C26612" w:rsidRPr="000A65D2">
        <w:t xml:space="preserve">when she </w:t>
      </w:r>
      <w:r w:rsidR="003E7D8C">
        <w:t xml:space="preserve">used </w:t>
      </w:r>
      <w:r w:rsidR="000A65D2" w:rsidRPr="000A65D2">
        <w:t>textbook</w:t>
      </w:r>
      <w:r w:rsidR="003E7D8C">
        <w:t xml:space="preserve"> to a greater degree</w:t>
      </w:r>
      <w:r w:rsidR="000A65D2" w:rsidRPr="000A65D2">
        <w:t>, her plans were much less detailed</w:t>
      </w:r>
      <w:r w:rsidR="003E7D8C">
        <w:t xml:space="preserve">.  </w:t>
      </w:r>
      <w:r w:rsidR="000A65D2" w:rsidRPr="000A65D2">
        <w:fldChar w:fldCharType="begin"/>
      </w:r>
      <w:r w:rsidR="000A65D2" w:rsidRPr="000A65D2">
        <w:instrText xml:space="preserve"> ADDIN ZOTERO_ITEM CSL_CITATION {"citationID":"p2befga0s","properties":{"formattedCitation":"{\\rtf (Shroyer, 1981, pp. 79\\uc0\\u8211{}80)}","plainCitation":"(Shroyer, 1981, pp. 79–80)"},"citationItems":[{"id":208,"uris":["http://zotero.org/users/1575519/items/K5TCDAWX"],"uri":["http://zotero.org/users/1575519/items/K5TCDAWX"],"itemData":{"id":208,"type":"thesis","title":"Critical moments in the teaching of mathematics: What makes teaching difficult?","publisher":"Michigan State University","publisher-place":"East Lansing, MI","number-of-pages":"283","event-place":"East Lansing, MI","author":[{"family":"Shroyer","given":"Janet Carolyn"}],"issued":{"date-parts":[["1981"]]}},"locator":"79-80","label":"page"}],"schema":"https://github.com/citation-style-language/schema/raw/master/csl-citation.json"} </w:instrText>
      </w:r>
      <w:r w:rsidR="000A65D2" w:rsidRPr="000A65D2">
        <w:fldChar w:fldCharType="separate"/>
      </w:r>
      <w:r w:rsidR="000A65D2" w:rsidRPr="000A65D2">
        <w:t>(Shroyer, 1981, pp. 79–80)</w:t>
      </w:r>
      <w:r w:rsidR="000A65D2" w:rsidRPr="000A65D2">
        <w:fldChar w:fldCharType="end"/>
      </w:r>
    </w:p>
    <w:p w14:paraId="195B60CE" w14:textId="77777777" w:rsidR="00EC037C" w:rsidRPr="000A65D2" w:rsidRDefault="00EC037C" w:rsidP="000A65D2">
      <w:r>
        <w:t>While these three images do not provide all possible ways of planning</w:t>
      </w:r>
      <w:r w:rsidR="00913EBB">
        <w:t>,</w:t>
      </w:r>
      <w:r w:rsidR="003E4400">
        <w:t xml:space="preserve"> or intend to </w:t>
      </w:r>
      <w:r w:rsidR="003E7D8C">
        <w:t xml:space="preserve">do so, </w:t>
      </w:r>
      <w:r>
        <w:t xml:space="preserve">they </w:t>
      </w:r>
      <w:r w:rsidR="003E4400">
        <w:t xml:space="preserve">do </w:t>
      </w:r>
      <w:r>
        <w:t xml:space="preserve">offer glimpses </w:t>
      </w:r>
      <w:r w:rsidR="003E4400">
        <w:t xml:space="preserve">into different ways in which teachers plan for lessons.  These differences naturally lead to questions about </w:t>
      </w:r>
      <w:r>
        <w:t xml:space="preserve">how they learned to plan in the ways they did?  How did their background (education, training), beliefs, resources (textbook, supplies), and students impact their </w:t>
      </w:r>
      <w:proofErr w:type="gramStart"/>
      <w:r>
        <w:t>decision making</w:t>
      </w:r>
      <w:proofErr w:type="gramEnd"/>
      <w:r>
        <w:t xml:space="preserve"> processe</w:t>
      </w:r>
      <w:r w:rsidR="003E7D8C">
        <w:t>s</w:t>
      </w:r>
      <w:r w:rsidR="003E4400">
        <w:t>?</w:t>
      </w:r>
      <w:r>
        <w:t xml:space="preserve">  To </w:t>
      </w:r>
      <w:r w:rsidR="00D00799">
        <w:t>gain insight into these differences, I turn to previous literature to help understand factors that lead into how teachers learn how to lesson plan.</w:t>
      </w:r>
    </w:p>
    <w:p w14:paraId="619D7442" w14:textId="77777777" w:rsidR="00913EBB" w:rsidRDefault="00913EBB" w:rsidP="00913EBB">
      <w:pPr>
        <w:pStyle w:val="Heading2"/>
      </w:pPr>
      <w:r>
        <w:t>Conceptions of Planning</w:t>
      </w:r>
    </w:p>
    <w:p w14:paraId="7081F55F" w14:textId="77777777" w:rsidR="00D00799" w:rsidRDefault="00D00799" w:rsidP="00913EBB">
      <w:r>
        <w:t xml:space="preserve">When working with PSTs, Johnson </w:t>
      </w:r>
      <w:r>
        <w:fldChar w:fldCharType="begin"/>
      </w:r>
      <w:r>
        <w:instrText xml:space="preserve"> ADDIN ZOTERO_ITEM CSL_CITATION {"citationID":"2i4h9cd942","properties":{"formattedCitation":"(2000, p. 174)","plainCitation":"(2000, p. 174)"},"citationItems":[{"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locator":"174","label":"page","suppress-author":true}],"schema":"https://github.com/citation-style-language/schema/raw/master/csl-citation.json"} </w:instrText>
      </w:r>
      <w:r>
        <w:fldChar w:fldCharType="separate"/>
      </w:r>
      <w:r>
        <w:rPr>
          <w:rFonts w:cs="Times New Roman"/>
        </w:rPr>
        <w:t>(2000, p. 174</w:t>
      </w:r>
      <w:r w:rsidRPr="00D00799">
        <w:rPr>
          <w:rFonts w:cs="Times New Roman"/>
        </w:rPr>
        <w:t>)</w:t>
      </w:r>
      <w:r>
        <w:fldChar w:fldCharType="end"/>
      </w:r>
      <w:r w:rsidR="00DE4757">
        <w:t xml:space="preserve"> </w:t>
      </w:r>
      <w:r>
        <w:t>wr</w:t>
      </w:r>
      <w:r w:rsidR="001C1252">
        <w:t>i</w:t>
      </w:r>
      <w:r>
        <w:t>te</w:t>
      </w:r>
      <w:r w:rsidR="001C1252">
        <w:t>s</w:t>
      </w:r>
      <w:r>
        <w:t xml:space="preserve"> the following on the board</w:t>
      </w:r>
      <w:r w:rsidR="001C1252">
        <w:t>:</w:t>
      </w:r>
      <w:r>
        <w:t xml:space="preserve"> </w:t>
      </w:r>
    </w:p>
    <w:p w14:paraId="44AF1ED8" w14:textId="77777777" w:rsidR="00D00799" w:rsidRPr="00AA4D02" w:rsidRDefault="00DE4757" w:rsidP="00D00799">
      <w:pPr>
        <w:jc w:val="center"/>
        <w:rPr>
          <w:i/>
        </w:rPr>
      </w:pPr>
      <w:r w:rsidRPr="00AA4D02">
        <w:rPr>
          <w:i/>
        </w:rPr>
        <w:t>Teaching = knowing + planning + doing + reflecting</w:t>
      </w:r>
    </w:p>
    <w:p w14:paraId="0D3F1C83" w14:textId="77777777" w:rsidR="007F4F29" w:rsidRPr="001E22EE" w:rsidRDefault="00D00799" w:rsidP="00D00799">
      <w:pPr>
        <w:ind w:firstLine="0"/>
      </w:pPr>
      <w:r>
        <w:t>He explained that PST</w:t>
      </w:r>
      <w:r w:rsidR="00DE4757">
        <w:t xml:space="preserve">s </w:t>
      </w:r>
      <w:r>
        <w:t xml:space="preserve">often </w:t>
      </w:r>
      <w:r w:rsidR="00DE4757">
        <w:t xml:space="preserve">only think teaching is </w:t>
      </w:r>
      <w:r w:rsidR="00DE4757" w:rsidRPr="003E4400">
        <w:rPr>
          <w:i/>
        </w:rPr>
        <w:t>doing</w:t>
      </w:r>
      <w:r>
        <w:t>, and the PSTs he works with do not consider the other th</w:t>
      </w:r>
      <w:r w:rsidR="001E22EE">
        <w:t>ree portions of this equation.</w:t>
      </w:r>
      <w:r w:rsidR="003E4400">
        <w:t xml:space="preserve">  </w:t>
      </w:r>
      <w:r w:rsidR="001E22EE">
        <w:t xml:space="preserve">Perhaps the fact that planning is not as visible, </w:t>
      </w:r>
      <w:r w:rsidR="001E22EE">
        <w:lastRenderedPageBreak/>
        <w:t xml:space="preserve">done before class, and/or enacted so skillfully, that people (PSTs and others) believe it is not a component of teaching that demands attention.  </w:t>
      </w:r>
      <w:r w:rsidR="001C1252">
        <w:t xml:space="preserve">Wrapped up in this conception is the idea that teachers can </w:t>
      </w:r>
      <w:r w:rsidR="00062C58">
        <w:t>“wing it</w:t>
      </w:r>
      <w:r w:rsidR="00062C58" w:rsidRPr="00CF2C9B">
        <w:t>”</w:t>
      </w:r>
      <w:r w:rsidR="00062C58">
        <w:t xml:space="preserve"> while teaching </w:t>
      </w:r>
      <w:r w:rsidR="00C06832">
        <w:fldChar w:fldCharType="begin"/>
      </w:r>
      <w:r w:rsidR="00C06832">
        <w:instrText xml:space="preserve"> ADDIN ZOTERO_ITEM CSL_CITATION {"citationID":"22forio6bc","properties":{"formattedCitation":"(Johnson, 2000)","plainCitation":"(Johnson, 2000)"},"citationItems":[{"id":905,"uris":["http://zotero.org/users/1575519/items/6H4KN7BW"],"uri":["http://zotero.org/users/1575519/items/6H4KN7BW"],"itemData":{"id":905,"type":"article-journal","title":"It's time for Madeline Hunter to go: A new look at lesson plan design","container-title":"Action in Teacher Education","page":"72-78","volume":"22","source":"CrossRef","DOI":"10.1080/01626620.2000.10462994","ISSN":"0162-6620, 2158-6098","shortTitle":"It's Time for Madeline Hunter to Go","language":"en","author":[{"family":"Johnson","given":"Andrew P."}],"issued":{"date-parts":[["2000"]]},"accessed":{"date-parts":[["2014",12,2]]}}}],"schema":"https://github.com/citation-style-language/schema/raw/master/csl-citation.json"} </w:instrText>
      </w:r>
      <w:r w:rsidR="00C06832">
        <w:fldChar w:fldCharType="separate"/>
      </w:r>
      <w:r w:rsidR="00C06832" w:rsidRPr="00C06832">
        <w:rPr>
          <w:rFonts w:cs="Times New Roman"/>
        </w:rPr>
        <w:t>(Johnson, 2000)</w:t>
      </w:r>
      <w:r w:rsidR="00C06832">
        <w:fldChar w:fldCharType="end"/>
      </w:r>
      <w:r w:rsidR="00C06832">
        <w:t xml:space="preserve">.  Separate from the fact that lesson planning is challenging in and of itself, perhaps part of this comes from conceptions that it is unnecessary to teaching.  </w:t>
      </w:r>
    </w:p>
    <w:p w14:paraId="4935917A" w14:textId="77777777" w:rsidR="00D00799" w:rsidRDefault="003E4400" w:rsidP="00D00799">
      <w:pPr>
        <w:pStyle w:val="Heading2"/>
      </w:pPr>
      <w:r>
        <w:t>H</w:t>
      </w:r>
      <w:r w:rsidR="001E22EE">
        <w:t>ow do Teachers Learn to Lesson Plan?</w:t>
      </w:r>
    </w:p>
    <w:p w14:paraId="271ABE87" w14:textId="77777777" w:rsidR="001E22EE" w:rsidRDefault="001E22EE" w:rsidP="001E22EE">
      <w:r>
        <w:t xml:space="preserve">How teacher educators, mentor teachers, teacher coaches, university field placement supervisors, and administrators help novice teachers learn to plan is a complicated, and not agreed upon, process.  </w:t>
      </w:r>
      <w:r w:rsidR="00801D27">
        <w:t>While</w:t>
      </w:r>
      <w:r w:rsidR="0005217D">
        <w:t xml:space="preserve"> some colleges and universities may be very aligned in lesson plan philosophy, others are quite varied.  The result is that </w:t>
      </w:r>
      <w:r w:rsidR="00C15A64">
        <w:t>the school, the program, and the instructor have influences on teacher lesson planning, and that is just from the university.  Once the host school, teacher, and resources are layered in with the PST or novice teacher’s own background, the number of variables factoring into how teachers learn to lesson plan is immense!</w:t>
      </w:r>
    </w:p>
    <w:p w14:paraId="480C0647" w14:textId="77777777" w:rsidR="004E38B4" w:rsidRPr="004E38B4" w:rsidRDefault="004E38B4" w:rsidP="004E38B4">
      <w:pPr>
        <w:rPr>
          <w:rFonts w:cs="Times New Roman"/>
          <w:szCs w:val="24"/>
        </w:rPr>
      </w:pPr>
      <w:r>
        <w:t xml:space="preserve">Scholars have many different recommendations and suggestion for the teaching of lesson planning.  </w:t>
      </w:r>
      <w:proofErr w:type="spellStart"/>
      <w:r>
        <w:t>Morine</w:t>
      </w:r>
      <w:proofErr w:type="spellEnd"/>
      <w:r>
        <w:t xml:space="preserve"> (1973) </w:t>
      </w:r>
      <w:r w:rsidRPr="00B1398A">
        <w:t>suggest</w:t>
      </w:r>
      <w:r>
        <w:t>ed</w:t>
      </w:r>
      <w:r w:rsidRPr="00B1398A">
        <w:t xml:space="preserve"> PSTs </w:t>
      </w:r>
      <w:r>
        <w:t xml:space="preserve">be given </w:t>
      </w:r>
      <w:r w:rsidRPr="00B1398A">
        <w:t>multiple rounds</w:t>
      </w:r>
      <w:r>
        <w:t xml:space="preserve"> or </w:t>
      </w:r>
      <w:r w:rsidRPr="00B1398A">
        <w:t>opportunities to consider assumptions</w:t>
      </w:r>
      <w:r>
        <w:t xml:space="preserve"> an</w:t>
      </w:r>
      <w:r w:rsidRPr="004E38B4">
        <w:rPr>
          <w:rFonts w:cs="Times New Roman"/>
          <w:szCs w:val="24"/>
        </w:rPr>
        <w:t xml:space="preserve">d change the conceptions of how they might respond to students and plan for teaching (p. 83) and </w:t>
      </w:r>
      <w:r w:rsidR="00C06832">
        <w:rPr>
          <w:rFonts w:cs="Times New Roman"/>
          <w:szCs w:val="24"/>
        </w:rPr>
        <w:t xml:space="preserve">she </w:t>
      </w:r>
      <w:r w:rsidRPr="004E38B4">
        <w:rPr>
          <w:rFonts w:cs="Times New Roman"/>
          <w:szCs w:val="24"/>
        </w:rPr>
        <w:t>argued that early in career teachers need tra</w:t>
      </w:r>
      <w:r w:rsidR="00C06832">
        <w:rPr>
          <w:rFonts w:cs="Times New Roman"/>
          <w:szCs w:val="24"/>
        </w:rPr>
        <w:t xml:space="preserve">ining in developing more than one </w:t>
      </w:r>
      <w:r w:rsidRPr="004E38B4">
        <w:rPr>
          <w:rFonts w:cs="Times New Roman"/>
          <w:szCs w:val="24"/>
        </w:rPr>
        <w:t xml:space="preserve">plan for handling a situation (p. 136). </w:t>
      </w:r>
      <w:r w:rsidR="00C06832">
        <w:rPr>
          <w:rFonts w:cs="Times New Roman"/>
          <w:szCs w:val="24"/>
        </w:rPr>
        <w:t xml:space="preserve"> </w:t>
      </w:r>
      <w:r>
        <w:rPr>
          <w:rFonts w:cs="Times New Roman"/>
          <w:szCs w:val="24"/>
        </w:rPr>
        <w:t xml:space="preserve">PSTs should be given opportunities to </w:t>
      </w:r>
      <w:r w:rsidR="00541E6A">
        <w:rPr>
          <w:rFonts w:cs="Times New Roman"/>
          <w:szCs w:val="24"/>
        </w:rPr>
        <w:t xml:space="preserve">write plans and think about how they would react to situations.  Their thinking and planning should be appropriately challenged and questioned.  This should allow the PSTs opportunities to revisit their thinking and writing to amend and change, not only their work, but their thoughts and ideas.  </w:t>
      </w:r>
      <w:r w:rsidR="00C06832">
        <w:rPr>
          <w:rFonts w:cs="Times New Roman"/>
          <w:szCs w:val="24"/>
        </w:rPr>
        <w:t>In doing this, PSTs should be guided (like the TTLP does) to thinking of multiple responses and ways in which activities and questions may be responded to and answered.</w:t>
      </w:r>
    </w:p>
    <w:p w14:paraId="1059A557" w14:textId="77777777" w:rsidR="00C15A64" w:rsidRDefault="00D00799" w:rsidP="00C15A64">
      <w:r>
        <w:lastRenderedPageBreak/>
        <w:t>Clark &amp; Peterson (1986) argued that “</w:t>
      </w:r>
      <w:r w:rsidRPr="00E77D3A">
        <w:t>training novice teachers in use of a version of the rational model</w:t>
      </w:r>
      <w:r w:rsidR="00541E6A">
        <w:t xml:space="preserve"> [e.g. Tyler model] </w:t>
      </w:r>
      <w:r w:rsidRPr="00E77D3A">
        <w:t>provides them with an appropriate foundation for developing a planning style compa</w:t>
      </w:r>
      <w:r>
        <w:t>ti</w:t>
      </w:r>
      <w:r w:rsidRPr="00E77D3A">
        <w:t>b</w:t>
      </w:r>
      <w:r>
        <w:t>le view</w:t>
      </w:r>
      <w:r w:rsidRPr="00E77D3A">
        <w:t xml:space="preserve"> with their own personal characteristics and with the task environments in which they must teach</w:t>
      </w:r>
      <w:r w:rsidR="001E22EE">
        <w:t>”</w:t>
      </w:r>
      <w:r>
        <w:t xml:space="preserve"> </w:t>
      </w:r>
      <w:r>
        <w:fldChar w:fldCharType="begin"/>
      </w:r>
      <w:r>
        <w:instrText xml:space="preserve"> ADDIN ZOTERO_ITEM CSL_CITATION {"citationID":"5v3d636ea","properties":{"formattedCitation":"(Clark &amp; Peterson, 1986, p. 268)","plainCitation":"(Clark &amp; Peterson, 1986, p. 268)"},"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locator":"268","label":"page"}],"schema":"https://github.com/citation-style-language/schema/raw/master/csl-citation.json"} </w:instrText>
      </w:r>
      <w:r>
        <w:fldChar w:fldCharType="separate"/>
      </w:r>
      <w:r w:rsidRPr="00DB21A7">
        <w:t>(p. 268)</w:t>
      </w:r>
      <w:r>
        <w:fldChar w:fldCharType="end"/>
      </w:r>
      <w:r w:rsidR="00541E6A">
        <w:t>.  So, while even though teachers learn to plan using a given model, Clark &amp; Peterson (1986) suggest that personal style should also be a consideration and allowance for teachers in developing this skill</w:t>
      </w:r>
      <w:r w:rsidR="00C06832">
        <w:t xml:space="preserve"> which has been documented to happen</w:t>
      </w:r>
      <w:r w:rsidR="00541E6A">
        <w:t xml:space="preserve">. </w:t>
      </w:r>
    </w:p>
    <w:p w14:paraId="5A28C263" w14:textId="77777777" w:rsidR="003E4400" w:rsidRDefault="00541E6A" w:rsidP="00C06832">
      <w:pPr>
        <w:rPr>
          <w:rFonts w:cs="Times New Roman"/>
          <w:szCs w:val="24"/>
        </w:rPr>
      </w:pPr>
      <w:r>
        <w:rPr>
          <w:rFonts w:cs="Times New Roman"/>
          <w:szCs w:val="24"/>
        </w:rPr>
        <w:t>In more recent work</w:t>
      </w:r>
      <w:r w:rsidR="00C06832">
        <w:rPr>
          <w:rFonts w:cs="Times New Roman"/>
          <w:szCs w:val="24"/>
        </w:rPr>
        <w:t xml:space="preserve"> about how teachers might leverage the potential of student error</w:t>
      </w:r>
      <w:r>
        <w:rPr>
          <w:rFonts w:cs="Times New Roman"/>
          <w:szCs w:val="24"/>
        </w:rPr>
        <w:t xml:space="preserve">, Bray </w:t>
      </w:r>
      <w:r>
        <w:rPr>
          <w:rFonts w:cs="Times New Roman"/>
          <w:szCs w:val="24"/>
        </w:rPr>
        <w:fldChar w:fldCharType="begin"/>
      </w:r>
      <w:r>
        <w:rPr>
          <w:rFonts w:cs="Times New Roman"/>
          <w:szCs w:val="24"/>
        </w:rPr>
        <w:instrText xml:space="preserve"> ADDIN ZOTERO_ITEM CSL_CITATION {"citationID":"hca574452","properties":{"formattedCitation":"(2013)","plainCitation":"(2013)"},"citationItems":[{"id":4,"uris":["http://zotero.org/users/1575519/items/2A8FHHBK"],"uri":["http://zotero.org/users/1575519/items/2A8FHHBK"],"itemData":{"id":4,"type":"article-journal","title":"How to leverage the potential of mathematical errors","container-title":"Teaching Children Mathematics","page":"424–431","volume":"19","issue":"7","source":"Google Scholar","author":[{"family":"Bray","given":"Wendy S."}],"issued":{"date-parts":[["2013"]]},"accessed":{"date-parts":[["2014",11,5]]}},"suppress-author":true}],"schema":"https://github.com/citation-style-language/schema/raw/master/csl-citation.json"} </w:instrText>
      </w:r>
      <w:r>
        <w:rPr>
          <w:rFonts w:cs="Times New Roman"/>
          <w:szCs w:val="24"/>
        </w:rPr>
        <w:fldChar w:fldCharType="separate"/>
      </w:r>
      <w:r w:rsidRPr="00541E6A">
        <w:rPr>
          <w:rFonts w:cs="Times New Roman"/>
        </w:rPr>
        <w:t>(2013)</w:t>
      </w:r>
      <w:r>
        <w:rPr>
          <w:rFonts w:cs="Times New Roman"/>
          <w:szCs w:val="24"/>
        </w:rPr>
        <w:fldChar w:fldCharType="end"/>
      </w:r>
      <w:r w:rsidR="003E4400" w:rsidRPr="004E38B4">
        <w:rPr>
          <w:rFonts w:cs="Times New Roman"/>
          <w:szCs w:val="24"/>
        </w:rPr>
        <w:t xml:space="preserve"> </w:t>
      </w:r>
      <w:r w:rsidR="00C06832" w:rsidRPr="001A5B7E">
        <w:t>identified three steps that teachers should use.  Bray (2013</w:t>
      </w:r>
      <w:r w:rsidR="00C06832">
        <w:t xml:space="preserve">) </w:t>
      </w:r>
      <w:r w:rsidR="00C06832" w:rsidRPr="001A5B7E">
        <w:t>suggested that teachers first, identify the flawed and correct solutions that will be focused on in the public discussion, then determine the order and format the solutions will be shared, and finally determine the mathematical points to be made with each</w:t>
      </w:r>
      <w:r w:rsidR="00C06832">
        <w:t xml:space="preserve"> (</w:t>
      </w:r>
      <w:r w:rsidR="00C06832" w:rsidRPr="001A5B7E">
        <w:t xml:space="preserve">p. 149).  This is </w:t>
      </w:r>
      <w:proofErr w:type="gramStart"/>
      <w:r w:rsidR="00C06832" w:rsidRPr="001A5B7E">
        <w:t>similar to</w:t>
      </w:r>
      <w:proofErr w:type="gramEnd"/>
      <w:r w:rsidR="00C06832" w:rsidRPr="001A5B7E">
        <w:t xml:space="preserve"> TTLP protocol and illustrates the move</w:t>
      </w:r>
      <w:r w:rsidR="00C06832">
        <w:t>ment</w:t>
      </w:r>
      <w:r w:rsidR="00C06832" w:rsidRPr="001A5B7E">
        <w:t xml:space="preserve"> in current educational thinking to </w:t>
      </w:r>
      <w:r w:rsidR="00C06832">
        <w:t xml:space="preserve">capitalize on </w:t>
      </w:r>
      <w:r w:rsidR="00C06832" w:rsidRPr="001A5B7E">
        <w:t xml:space="preserve">student thinking </w:t>
      </w:r>
      <w:r w:rsidR="00C06832">
        <w:t>which includes student mistakes.</w:t>
      </w:r>
      <w:r>
        <w:rPr>
          <w:rFonts w:cs="Times New Roman"/>
          <w:szCs w:val="24"/>
        </w:rPr>
        <w:t xml:space="preserve"> </w:t>
      </w:r>
    </w:p>
    <w:p w14:paraId="68B62A40" w14:textId="77777777" w:rsidR="00541E6A" w:rsidRDefault="00541E6A" w:rsidP="004E38B4">
      <w:pPr>
        <w:rPr>
          <w:rFonts w:cs="Times New Roman"/>
          <w:szCs w:val="24"/>
        </w:rPr>
      </w:pPr>
      <w:r>
        <w:rPr>
          <w:rFonts w:cs="Times New Roman"/>
          <w:szCs w:val="24"/>
        </w:rPr>
        <w:t xml:space="preserve">While this snapshot of how teachers learn to lesson plan does not offer a complete picture, these studies show the importance for PSTs to have multiple opportunities to challenge and change their thinking, develop systems that fit with their personal style, and learn how to anticipate student thinking </w:t>
      </w:r>
      <w:r w:rsidR="00C06832">
        <w:rPr>
          <w:rFonts w:cs="Times New Roman"/>
          <w:szCs w:val="24"/>
        </w:rPr>
        <w:t>during a lesson.</w:t>
      </w:r>
    </w:p>
    <w:p w14:paraId="2F7FD4BC" w14:textId="77777777" w:rsidR="00541E6A" w:rsidRDefault="00541E6A" w:rsidP="00541E6A">
      <w:pPr>
        <w:pStyle w:val="Heading2"/>
      </w:pPr>
      <w:r>
        <w:t xml:space="preserve">What </w:t>
      </w:r>
      <w:r w:rsidR="00AA4D98">
        <w:t>I</w:t>
      </w:r>
      <w:r>
        <w:t xml:space="preserve">nfluences </w:t>
      </w:r>
      <w:r w:rsidR="00AA4D98">
        <w:t>T</w:t>
      </w:r>
      <w:r>
        <w:t xml:space="preserve">eacher </w:t>
      </w:r>
      <w:r w:rsidR="00AA4D98">
        <w:t>L</w:t>
      </w:r>
      <w:r>
        <w:t xml:space="preserve">esson </w:t>
      </w:r>
      <w:r w:rsidR="00AA4D98">
        <w:t>P</w:t>
      </w:r>
      <w:r>
        <w:t xml:space="preserve">lan </w:t>
      </w:r>
      <w:r w:rsidR="00AA4D98">
        <w:t>L</w:t>
      </w:r>
      <w:r>
        <w:t>earning?</w:t>
      </w:r>
    </w:p>
    <w:p w14:paraId="5610F0F5" w14:textId="77777777" w:rsidR="00742C20" w:rsidRDefault="00A56D5E" w:rsidP="00742C20">
      <w:r>
        <w:rPr>
          <w:rFonts w:cs="Times New Roman"/>
          <w:szCs w:val="24"/>
        </w:rPr>
        <w:t xml:space="preserve">Beyond the issue of what lesson planning is and how it might be learned, </w:t>
      </w:r>
      <w:r w:rsidR="00541E6A">
        <w:rPr>
          <w:rFonts w:cs="Times New Roman"/>
          <w:szCs w:val="24"/>
        </w:rPr>
        <w:t xml:space="preserve">Warren </w:t>
      </w:r>
      <w:r w:rsidR="00541E6A">
        <w:rPr>
          <w:rFonts w:cs="Times New Roman"/>
          <w:szCs w:val="24"/>
        </w:rPr>
        <w:fldChar w:fldCharType="begin"/>
      </w:r>
      <w:r w:rsidR="00541E6A">
        <w:rPr>
          <w:rFonts w:cs="Times New Roman"/>
          <w:szCs w:val="24"/>
        </w:rPr>
        <w:instrText xml:space="preserve"> ADDIN ZOTERO_ITEM CSL_CITATION {"citationID":"2budchcrc2","properties":{"formattedCitation":"(2000)","plainCitation":"(2000)"},"citationItems":[{"id":53,"uris":["http://zotero.org/users/1575519/items/78XH98VM"],"uri":["http://zotero.org/users/1575519/items/78XH98VM"],"itemData":{"id":53,"type":"article-journal","title":"Teacher planning: A literature review","container-title":"Educational Research Quarterly","page":"37-42","volume":"24","issue":"2","author":[{"family":"Warren","given":"Louis L."}],"issued":{"date-parts":[["2000"]]}},"suppress-author":true}],"schema":"https://github.com/citation-style-language/schema/raw/master/csl-citation.json"} </w:instrText>
      </w:r>
      <w:r w:rsidR="00541E6A">
        <w:rPr>
          <w:rFonts w:cs="Times New Roman"/>
          <w:szCs w:val="24"/>
        </w:rPr>
        <w:fldChar w:fldCharType="separate"/>
      </w:r>
      <w:r w:rsidR="00541E6A" w:rsidRPr="00541E6A">
        <w:rPr>
          <w:rFonts w:cs="Times New Roman"/>
        </w:rPr>
        <w:t>(2000)</w:t>
      </w:r>
      <w:r w:rsidR="00541E6A">
        <w:rPr>
          <w:rFonts w:cs="Times New Roman"/>
          <w:szCs w:val="24"/>
        </w:rPr>
        <w:fldChar w:fldCharType="end"/>
      </w:r>
      <w:r w:rsidR="00541E6A">
        <w:t xml:space="preserve"> considered</w:t>
      </w:r>
      <w:r>
        <w:t xml:space="preserve"> several factors that influence the process of teacher lesson planning.  He found the following to be the major influences</w:t>
      </w:r>
      <w:r w:rsidR="00541E6A">
        <w:t>: (a) teacher experience, (b) school schedule, (c) movement of students, (d) availability of materials, and (e)</w:t>
      </w:r>
      <w:r>
        <w:t xml:space="preserve"> class disposition (Warren, 2000).</w:t>
      </w:r>
    </w:p>
    <w:p w14:paraId="62F8DDD7" w14:textId="77777777" w:rsidR="003E4400" w:rsidRPr="00742C20" w:rsidRDefault="003E4400" w:rsidP="00742C20">
      <w:r>
        <w:rPr>
          <w:rFonts w:eastAsia="Times New Roman" w:cs="Times New Roman"/>
          <w:szCs w:val="24"/>
        </w:rPr>
        <w:lastRenderedPageBreak/>
        <w:t>Warren (2000) explain</w:t>
      </w:r>
      <w:r w:rsidR="00D43BE4">
        <w:rPr>
          <w:rFonts w:eastAsia="Times New Roman" w:cs="Times New Roman"/>
          <w:szCs w:val="24"/>
        </w:rPr>
        <w:t xml:space="preserve">ed that </w:t>
      </w:r>
      <w:r w:rsidRPr="002F7F46">
        <w:rPr>
          <w:rFonts w:eastAsia="Times New Roman" w:cs="Times New Roman"/>
          <w:szCs w:val="24"/>
        </w:rPr>
        <w:t xml:space="preserve">PSTs and </w:t>
      </w:r>
      <w:r w:rsidR="00A56D5E">
        <w:rPr>
          <w:rFonts w:eastAsia="Times New Roman" w:cs="Times New Roman"/>
          <w:szCs w:val="24"/>
        </w:rPr>
        <w:t xml:space="preserve">novices </w:t>
      </w:r>
      <w:r w:rsidRPr="002F7F46">
        <w:rPr>
          <w:rFonts w:eastAsia="Times New Roman" w:cs="Times New Roman"/>
          <w:szCs w:val="24"/>
        </w:rPr>
        <w:t>often rely heavily o</w:t>
      </w:r>
      <w:r>
        <w:rPr>
          <w:rFonts w:eastAsia="Times New Roman" w:cs="Times New Roman"/>
          <w:szCs w:val="24"/>
        </w:rPr>
        <w:t>n</w:t>
      </w:r>
      <w:r w:rsidRPr="002F7F46">
        <w:rPr>
          <w:rFonts w:eastAsia="Times New Roman" w:cs="Times New Roman"/>
          <w:szCs w:val="24"/>
        </w:rPr>
        <w:t xml:space="preserve"> </w:t>
      </w:r>
      <w:r w:rsidR="00A56D5E">
        <w:rPr>
          <w:rFonts w:eastAsia="Times New Roman" w:cs="Times New Roman"/>
          <w:szCs w:val="24"/>
        </w:rPr>
        <w:t>how they were taught to lesson plan which can often be a step-by-step experience</w:t>
      </w:r>
      <w:r>
        <w:rPr>
          <w:rFonts w:eastAsia="Times New Roman" w:cs="Times New Roman"/>
          <w:szCs w:val="24"/>
        </w:rPr>
        <w:t xml:space="preserve">.  However, </w:t>
      </w:r>
      <w:r w:rsidR="00A56D5E">
        <w:rPr>
          <w:rFonts w:eastAsia="Times New Roman" w:cs="Times New Roman"/>
          <w:szCs w:val="24"/>
        </w:rPr>
        <w:t xml:space="preserve">Warren (2000) found </w:t>
      </w:r>
      <w:r w:rsidRPr="002F7F46">
        <w:rPr>
          <w:rFonts w:eastAsia="Times New Roman" w:cs="Times New Roman"/>
          <w:szCs w:val="24"/>
        </w:rPr>
        <w:t>experienced tea</w:t>
      </w:r>
      <w:r>
        <w:rPr>
          <w:rFonts w:eastAsia="Times New Roman" w:cs="Times New Roman"/>
          <w:szCs w:val="24"/>
        </w:rPr>
        <w:t>c</w:t>
      </w:r>
      <w:r w:rsidRPr="002F7F46">
        <w:rPr>
          <w:rFonts w:eastAsia="Times New Roman" w:cs="Times New Roman"/>
          <w:szCs w:val="24"/>
        </w:rPr>
        <w:t>h</w:t>
      </w:r>
      <w:r>
        <w:rPr>
          <w:rFonts w:eastAsia="Times New Roman" w:cs="Times New Roman"/>
          <w:szCs w:val="24"/>
        </w:rPr>
        <w:t>e</w:t>
      </w:r>
      <w:r w:rsidRPr="002F7F46">
        <w:rPr>
          <w:rFonts w:eastAsia="Times New Roman" w:cs="Times New Roman"/>
          <w:szCs w:val="24"/>
        </w:rPr>
        <w:t>rs</w:t>
      </w:r>
      <w:r>
        <w:rPr>
          <w:rFonts w:eastAsia="Times New Roman" w:cs="Times New Roman"/>
          <w:szCs w:val="24"/>
        </w:rPr>
        <w:t xml:space="preserve"> </w:t>
      </w:r>
      <w:r w:rsidRPr="002F7F46">
        <w:rPr>
          <w:rFonts w:eastAsia="Times New Roman" w:cs="Times New Roman"/>
          <w:szCs w:val="24"/>
        </w:rPr>
        <w:t>reflect on prior lessons and pull successful aspects of those lessons into plans for future lessons</w:t>
      </w:r>
      <w:r>
        <w:rPr>
          <w:rFonts w:eastAsia="Times New Roman" w:cs="Times New Roman"/>
          <w:szCs w:val="24"/>
        </w:rPr>
        <w:t xml:space="preserve">.  </w:t>
      </w:r>
      <w:r w:rsidR="00EE24F0">
        <w:rPr>
          <w:rFonts w:eastAsia="Times New Roman" w:cs="Times New Roman"/>
          <w:szCs w:val="24"/>
        </w:rPr>
        <w:t>Like many things in teaching and other professions, previous experience provides a rich body of knowledge.  For novice teachers and PSTs, with little lack of experience, depending on teacher education experiences is the logical p</w:t>
      </w:r>
      <w:r w:rsidR="00A56D5E">
        <w:rPr>
          <w:rFonts w:eastAsia="Times New Roman" w:cs="Times New Roman"/>
          <w:szCs w:val="24"/>
        </w:rPr>
        <w:t xml:space="preserve">lace to go for this information.  </w:t>
      </w:r>
    </w:p>
    <w:p w14:paraId="00635E18" w14:textId="77777777" w:rsidR="00EE24F0" w:rsidRDefault="00EE24F0" w:rsidP="00EE24F0">
      <w:r>
        <w:t xml:space="preserve">Warren </w:t>
      </w:r>
      <w:r>
        <w:fldChar w:fldCharType="begin"/>
      </w:r>
      <w:r>
        <w:instrText xml:space="preserve"> ADDIN ZOTERO_ITEM CSL_CITATION {"citationID":"798gef7oj","properties":{"formattedCitation":"(2000)","plainCitation":"(2000)"},"citationItems":[{"id":53,"uris":["http://zotero.org/users/1575519/items/78XH98VM"],"uri":["http://zotero.org/users/1575519/items/78XH98VM"],"itemData":{"id":53,"type":"article-journal","title":"Teacher planning: A literature review","container-title":"Educational Research Quarterly","page":"37-42","volume":"24","issue":"2","author":[{"family":"Warren","given":"Louis L."}],"issued":{"date-parts":[["2000"]]}},"suppress-author":true}],"schema":"https://github.com/citation-style-language/schema/raw/master/csl-citation.json"} </w:instrText>
      </w:r>
      <w:r>
        <w:fldChar w:fldCharType="separate"/>
      </w:r>
      <w:r w:rsidRPr="00EE24F0">
        <w:t>(2000)</w:t>
      </w:r>
      <w:r>
        <w:fldChar w:fldCharType="end"/>
      </w:r>
      <w:r>
        <w:t xml:space="preserve"> addressed a variety of pragmatic factors for planning </w:t>
      </w:r>
      <w:r w:rsidR="00A56D5E">
        <w:t xml:space="preserve">which </w:t>
      </w:r>
      <w:r>
        <w:t>may be more salient for teachers than theoretical ones.  Sc</w:t>
      </w:r>
      <w:r w:rsidR="003E4400" w:rsidRPr="002F7F46">
        <w:t>hedule</w:t>
      </w:r>
      <w:r>
        <w:t xml:space="preserve"> factors </w:t>
      </w:r>
      <w:r w:rsidR="003E4400" w:rsidRPr="002F7F46">
        <w:t>(what time was allocated for what subjects)</w:t>
      </w:r>
      <w:r w:rsidR="003E4400">
        <w:t xml:space="preserve"> and c</w:t>
      </w:r>
      <w:r>
        <w:t>onstraints of time play a role in teacher planning.  M</w:t>
      </w:r>
      <w:r w:rsidR="003E4400" w:rsidRPr="002F7F46">
        <w:t xml:space="preserve">ovement of students in and out of class for remediation, extension, </w:t>
      </w:r>
      <w:r>
        <w:t xml:space="preserve">and </w:t>
      </w:r>
      <w:r w:rsidR="003E4400" w:rsidRPr="002F7F46">
        <w:t>specials</w:t>
      </w:r>
      <w:r>
        <w:t xml:space="preserve"> is another consideration for teacher planning (Warren, 2000) and while this may play more of a role for elementary general education teachers, the larger issue of what students are present and what students are not present (and therefore are not participating in a lesson) is a consideration for all levels of teacher planning.</w:t>
      </w:r>
    </w:p>
    <w:p w14:paraId="7F1D8227" w14:textId="77777777" w:rsidR="003E4400" w:rsidRDefault="00EE24F0" w:rsidP="00EE24F0">
      <w:r>
        <w:t>Warren (2000) also discussed the issue of resources as related to planning.  A</w:t>
      </w:r>
      <w:r w:rsidR="003E4400" w:rsidRPr="002F7F46">
        <w:t xml:space="preserve">vailability of instructional materials </w:t>
      </w:r>
      <w:r>
        <w:t xml:space="preserve">such as </w:t>
      </w:r>
      <w:r w:rsidR="003E4400" w:rsidRPr="002F7F46">
        <w:t>textbooks</w:t>
      </w:r>
      <w:r>
        <w:t xml:space="preserve"> </w:t>
      </w:r>
      <w:r w:rsidR="003E4400" w:rsidRPr="002F7F46">
        <w:t>and book activities</w:t>
      </w:r>
      <w:r w:rsidR="003E4400">
        <w:t xml:space="preserve"> (p. 39)</w:t>
      </w:r>
      <w:r>
        <w:t xml:space="preserve"> is incredibly important for teachers.  In the world of Web 2.0 technology, technological resources including materials (devices and programs) and the underlying support systems (internet connection and technology support personnel) impact teachers’ lesson planning.  </w:t>
      </w:r>
    </w:p>
    <w:p w14:paraId="2A16FE4B" w14:textId="77777777" w:rsidR="00EE24F0" w:rsidRPr="00EE24F0" w:rsidRDefault="00EE24F0" w:rsidP="00EE24F0">
      <w:r>
        <w:t xml:space="preserve">Finally, and arguably most important, Warren (2000) considered the students, their </w:t>
      </w:r>
      <w:r w:rsidR="003E4400" w:rsidRPr="002F7F46">
        <w:t>interest</w:t>
      </w:r>
      <w:r>
        <w:t>s</w:t>
      </w:r>
      <w:r w:rsidR="003E4400" w:rsidRPr="002F7F46">
        <w:t xml:space="preserve"> and abilit</w:t>
      </w:r>
      <w:r>
        <w:t xml:space="preserve">ies, and the </w:t>
      </w:r>
      <w:r w:rsidR="003E4400" w:rsidRPr="002F7F46">
        <w:t>class disposition</w:t>
      </w:r>
      <w:r w:rsidR="003E4400">
        <w:t xml:space="preserve"> (p. 39)</w:t>
      </w:r>
      <w:r>
        <w:t xml:space="preserve"> as </w:t>
      </w:r>
      <w:r w:rsidR="00A56D5E">
        <w:t xml:space="preserve">vital </w:t>
      </w:r>
      <w:r>
        <w:t xml:space="preserve">components of lesson planning.  Surely, who the student </w:t>
      </w:r>
      <w:proofErr w:type="gramStart"/>
      <w:r>
        <w:t>are</w:t>
      </w:r>
      <w:proofErr w:type="gramEnd"/>
      <w:r>
        <w:t xml:space="preserve"> and what they bring to class are issues that influence teacher lesson planning.  S. K. Hughes </w:t>
      </w:r>
      <w:r>
        <w:fldChar w:fldCharType="begin"/>
      </w:r>
      <w:r>
        <w:instrText xml:space="preserve"> ADDIN ZOTERO_ITEM CSL_CITATION {"citationID":"56j0p2uas","properties":{"formattedCitation":"(2005)","plainCitation":"(2005)"},"citationItems":[{"id":61,"uris":["http://zotero.org/users/1575519/items/7UZJGR2A"],"uri":["http://zotero.org/users/1575519/items/7UZJGR2A"],"itemData":{"id":61,"type":"article-journal","title":"Some canaries left behind? Evaluating a state</w:instrText>
      </w:r>
      <w:r>
        <w:rPr>
          <w:rFonts w:ascii="Cambria Math" w:hAnsi="Cambria Math" w:cs="Cambria Math"/>
        </w:rPr>
        <w:instrText>‐</w:instrText>
      </w:r>
      <w:r>
        <w:instrText xml:space="preserve">endorsed lesson plan database and its social construction of who and what counts","container-title":"International Journal of Inclusive Education","page":"105-138","volume":"9","source":"CrossRef","DOI":"10.1080/1360311042000315523","ISSN":"1360-3116, 1464-5173","shortTitle":"Some canaries left behind?","language":"en","author":[{"family":"Hughes","given":"Sherick A."}],"issued":{"date-parts":[["2005"]]},"accessed":{"date-parts":[["2014",9,19]]}},"suppress-author":true}],"schema":"https://github.com/citation-style-language/schema/raw/master/csl-citation.json"} </w:instrText>
      </w:r>
      <w:r>
        <w:fldChar w:fldCharType="separate"/>
      </w:r>
      <w:r w:rsidRPr="00EE24F0">
        <w:rPr>
          <w:rFonts w:cs="Times New Roman"/>
        </w:rPr>
        <w:t>(2005)</w:t>
      </w:r>
      <w:r>
        <w:fldChar w:fldCharType="end"/>
      </w:r>
      <w:r>
        <w:t xml:space="preserve"> also wisely addressed the incredibly important role that lesson </w:t>
      </w:r>
      <w:r>
        <w:lastRenderedPageBreak/>
        <w:t xml:space="preserve">planning plays in the education of marginalized students.  Teachers have an essential role in planning in ways that address needs of </w:t>
      </w:r>
      <w:r>
        <w:rPr>
          <w:i/>
        </w:rPr>
        <w:t>canary groups</w:t>
      </w:r>
      <w:r>
        <w:t xml:space="preserve"> </w:t>
      </w:r>
      <w:r>
        <w:fldChar w:fldCharType="begin"/>
      </w:r>
      <w:r>
        <w:instrText xml:space="preserve"> ADDIN ZOTERO_ITEM CSL_CITATION {"citationID":"kd6jruibo","properties":{"formattedCitation":"(S. A. Hughes, 2005, p. 108)","plainCitation":"(S. A. Hughes, 2005, p. 108)"},"citationItems":[{"id":61,"uris":["http://zotero.org/users/1575519/items/7UZJGR2A"],"uri":["http://zotero.org/users/1575519/items/7UZJGR2A"],"itemData":{"id":61,"type":"article-journal","title":"Some canaries left behind? Evaluating a state</w:instrText>
      </w:r>
      <w:r>
        <w:rPr>
          <w:rFonts w:ascii="Cambria Math" w:hAnsi="Cambria Math" w:cs="Cambria Math"/>
        </w:rPr>
        <w:instrText>‐</w:instrText>
      </w:r>
      <w:r>
        <w:instrText xml:space="preserve">endorsed lesson plan database and its social construction of who and what counts","container-title":"International Journal of Inclusive Education","page":"105-138","volume":"9","source":"CrossRef","DOI":"10.1080/1360311042000315523","ISSN":"1360-3116, 1464-5173","shortTitle":"Some canaries left behind?","language":"en","author":[{"family":"Hughes","given":"Sherick A."}],"issued":{"date-parts":[["2005"]]},"accessed":{"date-parts":[["2014",9,19]]}},"locator":"108","label":"page"}],"schema":"https://github.com/citation-style-language/schema/raw/master/csl-citation.json"} </w:instrText>
      </w:r>
      <w:r>
        <w:fldChar w:fldCharType="separate"/>
      </w:r>
      <w:r w:rsidRPr="00EE24F0">
        <w:rPr>
          <w:rFonts w:cs="Times New Roman"/>
        </w:rPr>
        <w:t>(S. A. Hughes, 2005, p. 108)</w:t>
      </w:r>
      <w:r>
        <w:fldChar w:fldCharType="end"/>
      </w:r>
    </w:p>
    <w:p w14:paraId="4F26494E" w14:textId="77777777" w:rsidR="006E456C" w:rsidRDefault="006E456C" w:rsidP="00BB0112">
      <w:r>
        <w:t xml:space="preserve">Reynolds </w:t>
      </w:r>
      <w:r>
        <w:fldChar w:fldCharType="begin"/>
      </w:r>
      <w:r>
        <w:instrText xml:space="preserve"> ADDIN ZOTERO_ITEM CSL_CITATION {"citationID":"mdkj6vd1n","properties":{"formattedCitation":"(1992)","plainCitation":"(1992)"},"citationItems":[{"id":936,"uris":["http://zotero.org/users/1575519/items/PFXJSICK"],"uri":["http://zotero.org/users/1575519/items/PFXJSICK"],"itemData":{"id":936,"type":"article-journal","title":"What is competent beginning teaching: A review of the literature","container-title":"Review of Educational Research","page":"1-35","volume":"62","issue":"1","author":[{"family":"Reynolds","given":"Anne"}],"issued":{"date-parts":[["1992"]]}},"suppress-author":true}],"schema":"https://github.com/citation-style-language/schema/raw/master/csl-citation.json"} </w:instrText>
      </w:r>
      <w:r>
        <w:fldChar w:fldCharType="separate"/>
      </w:r>
      <w:r w:rsidRPr="006E456C">
        <w:rPr>
          <w:rFonts w:cs="Times New Roman"/>
        </w:rPr>
        <w:t>(1992)</w:t>
      </w:r>
      <w:r>
        <w:fldChar w:fldCharType="end"/>
      </w:r>
      <w:r w:rsidR="003E4400" w:rsidRPr="00A56D5E">
        <w:t xml:space="preserve"> </w:t>
      </w:r>
      <w:r w:rsidR="00BB0112" w:rsidRPr="00A56D5E">
        <w:t xml:space="preserve">said </w:t>
      </w:r>
    </w:p>
    <w:p w14:paraId="0AD708CF" w14:textId="77777777" w:rsidR="006E456C" w:rsidRDefault="003E4400" w:rsidP="006E456C">
      <w:pPr>
        <w:ind w:left="720" w:firstLine="0"/>
      </w:pPr>
      <w:r w:rsidRPr="00A56D5E">
        <w:t>competent teachers create lessons that enable students to connect what they know to new information.  </w:t>
      </w:r>
      <w:proofErr w:type="gramStart"/>
      <w:r w:rsidRPr="00A56D5E">
        <w:t>In order to</w:t>
      </w:r>
      <w:proofErr w:type="gramEnd"/>
      <w:r w:rsidRPr="00A56D5E">
        <w:t xml:space="preserve"> create good lessons, teachers must know their subject matter in a way that enables them to explain it to students.  Teachers must also know their students in ways that allow them to tailor the subject matter, curriculum, materials, and instructional strategies to the students</w:t>
      </w:r>
      <w:r w:rsidR="006E456C">
        <w:t>.</w:t>
      </w:r>
      <w:r w:rsidRPr="00A56D5E">
        <w:t xml:space="preserve"> (p. 10)</w:t>
      </w:r>
    </w:p>
    <w:p w14:paraId="7679AE02" w14:textId="77777777" w:rsidR="00BB0112" w:rsidRPr="00A56D5E" w:rsidRDefault="006E456C" w:rsidP="006E456C">
      <w:pPr>
        <w:ind w:firstLine="0"/>
        <w:rPr>
          <w:rFonts w:eastAsia="Times New Roman" w:cs="Times New Roman"/>
          <w:szCs w:val="24"/>
        </w:rPr>
      </w:pPr>
      <w:r>
        <w:t xml:space="preserve">The role of </w:t>
      </w:r>
      <w:r w:rsidRPr="006E456C">
        <w:rPr>
          <w:i/>
        </w:rPr>
        <w:t>subject matter knowledge</w:t>
      </w:r>
      <w:r>
        <w:t xml:space="preserve"> (SMK) or </w:t>
      </w:r>
      <w:r w:rsidRPr="006E456C">
        <w:rPr>
          <w:i/>
        </w:rPr>
        <w:t>content knowledge</w:t>
      </w:r>
      <w:r>
        <w:t xml:space="preserve"> (CK) if a factor in several models for teaching, PCK and </w:t>
      </w:r>
      <w:r w:rsidRPr="006E456C">
        <w:rPr>
          <w:i/>
        </w:rPr>
        <w:t>mathematical knowledge for teaching</w:t>
      </w:r>
      <w:r>
        <w:t xml:space="preserve"> (MKT) </w:t>
      </w:r>
      <w:r>
        <w:fldChar w:fldCharType="begin"/>
      </w:r>
      <w:r>
        <w:instrText xml:space="preserve"> ADDIN ZOTERO_ITEM CSL_CITATION {"citationID":"1bsd3unei3","properties":{"formattedCitation":"(Hill et al., 2005)","plainCitation":"(Hill et al., 2005)"},"citationItems":[{"id":217,"uris":["http://zotero.org/users/1575519/items/KMK38VFQ"],"uri":["http://zotero.org/users/1575519/items/KMK38VFQ"],"itemData":{"id":217,"type":"article-journal","title":"Effects of teachers' mathematical knowledge for teaching on student achievement","container-title":"American Educational Research Journal","page":"371-406","volume":"42","source":"ProQuest","abstract":"This study explored whether and how teachers' mathematical knowledge for teaching contributes to gains in students' mathematics achievement. The authors used a linear mixed-model methodology in which first and third graders' mathematical achievement gains over a year were nested within teachers, who in turn were nested within schools. They found that teachers' mathematical knowledge was significantly related to student achievement gains in both first and third grades after controlling for key student- and teacher-level covariates. This result, while consonant with findings from the educational production function literature, was obtained via a measure focusing on the specialized mathematical knowledge and skills used in teaching mathematics. This finding provides support for policy initiatives designed to improve students' mathematics achievement by improving teachers' mathematical knowledge. [PUBLICATION ABSTRACT]\nKEYWORDS: educational policy, mathematics, student achievement, teacher knowledge.","ISSN":"00028312","language":"English","author":[{"family":"Hill","given":"Heather C."},{"family":"Rowan","given":"Brian"},{"family":"Ball","given":"Deborah Loewenberg"}],"issued":{"date-parts":[["2005"]]},"accessed":{"date-parts":[["2014",4,16]]}}}],"schema":"https://github.com/citation-style-language/schema/raw/master/csl-citation.json"} </w:instrText>
      </w:r>
      <w:r>
        <w:fldChar w:fldCharType="separate"/>
      </w:r>
      <w:r w:rsidRPr="006E456C">
        <w:rPr>
          <w:rFonts w:cs="Times New Roman"/>
        </w:rPr>
        <w:t>(Hill et al., 2005)</w:t>
      </w:r>
      <w:r>
        <w:fldChar w:fldCharType="end"/>
      </w:r>
      <w:r>
        <w:t xml:space="preserve"> .  The role of SMK or CK in lesson planning should be straightforward: it is essential, but not sufficient.  </w:t>
      </w:r>
      <w:r w:rsidR="00BB0112" w:rsidRPr="00A56D5E">
        <w:t xml:space="preserve">E. K. Hughes (2006) argued that </w:t>
      </w:r>
      <w:r w:rsidR="00BB0112" w:rsidRPr="00A56D5E">
        <w:rPr>
          <w:rFonts w:eastAsia="Times New Roman" w:cs="Times New Roman"/>
          <w:szCs w:val="24"/>
        </w:rPr>
        <w:t xml:space="preserve">PSTs can bring </w:t>
      </w:r>
      <w:r>
        <w:rPr>
          <w:rFonts w:eastAsia="Times New Roman" w:cs="Times New Roman"/>
          <w:szCs w:val="24"/>
        </w:rPr>
        <w:t xml:space="preserve">CK, but </w:t>
      </w:r>
      <w:r w:rsidR="00BB0112" w:rsidRPr="00A56D5E">
        <w:rPr>
          <w:rFonts w:eastAsia="Times New Roman" w:cs="Times New Roman"/>
          <w:szCs w:val="24"/>
        </w:rPr>
        <w:t xml:space="preserve">they seldom bring knowledge of students' mathematical thinking.  </w:t>
      </w:r>
      <w:r>
        <w:rPr>
          <w:rFonts w:eastAsia="Times New Roman" w:cs="Times New Roman"/>
          <w:szCs w:val="24"/>
        </w:rPr>
        <w:t>Thus, knowledge of mathematics is essentially for high quality planning, but is not the only skill that teachers need to do so.</w:t>
      </w:r>
    </w:p>
    <w:p w14:paraId="35158780" w14:textId="77777777" w:rsidR="001A500F" w:rsidRDefault="00BB0112" w:rsidP="00BB0112">
      <w:pPr>
        <w:rPr>
          <w:rFonts w:eastAsia="Times New Roman" w:cs="Times New Roman"/>
          <w:bCs/>
          <w:color w:val="000000"/>
          <w:szCs w:val="24"/>
        </w:rPr>
      </w:pPr>
      <w:r w:rsidRPr="00A56D5E">
        <w:rPr>
          <w:rFonts w:eastAsia="Times New Roman" w:cs="Times New Roman"/>
          <w:szCs w:val="24"/>
        </w:rPr>
        <w:t xml:space="preserve">In a study of PSTs teaching physics to nine to eleven-year-olds, Nilsson </w:t>
      </w:r>
      <w:r w:rsidRPr="00A56D5E">
        <w:rPr>
          <w:rFonts w:eastAsia="Times New Roman" w:cs="Times New Roman"/>
          <w:szCs w:val="24"/>
        </w:rPr>
        <w:fldChar w:fldCharType="begin"/>
      </w:r>
      <w:r w:rsidRPr="00A56D5E">
        <w:rPr>
          <w:rFonts w:eastAsia="Times New Roman" w:cs="Times New Roman"/>
          <w:szCs w:val="24"/>
        </w:rPr>
        <w:instrText xml:space="preserve"> ADDIN ZOTERO_ITEM CSL_CITATION {"citationID":"1ii1nac84t","properties":{"formattedCitation":"(2008)","plainCitation":"(2008)"},"citationItems":[{"id":263,"uris":["http://zotero.org/users/1575519/items/QBM27699"],"uri":["http://zotero.org/users/1575519/items/QBM27699"],"itemData":{"id":263,"type":"article-journal","title":"Teaching for understanding: The complex nature of pedagogical content knowledge in pre-service education","container-title":"International Journal of Science Education","page":"1218-1299","volume":"30","DOI":"10.1080/09500690802186993","author":[{"family":"Nilsson","given":"P."}],"issued":{"date-parts":[["2008"]]}},"suppress-author":true}],"schema":"https://github.com/citation-style-language/schema/raw/master/csl-citation.json"} </w:instrText>
      </w:r>
      <w:r w:rsidRPr="00A56D5E">
        <w:rPr>
          <w:rFonts w:eastAsia="Times New Roman" w:cs="Times New Roman"/>
          <w:szCs w:val="24"/>
        </w:rPr>
        <w:fldChar w:fldCharType="separate"/>
      </w:r>
      <w:r w:rsidRPr="00A56D5E">
        <w:rPr>
          <w:rFonts w:cs="Times New Roman"/>
        </w:rPr>
        <w:t>(2008)</w:t>
      </w:r>
      <w:r w:rsidRPr="00A56D5E">
        <w:rPr>
          <w:rFonts w:eastAsia="Times New Roman" w:cs="Times New Roman"/>
          <w:szCs w:val="24"/>
        </w:rPr>
        <w:fldChar w:fldCharType="end"/>
      </w:r>
      <w:r w:rsidRPr="00A56D5E">
        <w:rPr>
          <w:rFonts w:eastAsia="Times New Roman" w:cs="Times New Roman"/>
          <w:szCs w:val="24"/>
        </w:rPr>
        <w:t xml:space="preserve"> found the PSTs needed pedagogical knowledge (PK) to help them make decisions about </w:t>
      </w:r>
      <w:r w:rsidR="003E4400" w:rsidRPr="00A56D5E">
        <w:rPr>
          <w:rFonts w:eastAsia="Times New Roman" w:cs="Times New Roman"/>
          <w:color w:val="000000"/>
          <w:szCs w:val="24"/>
        </w:rPr>
        <w:t>preparing</w:t>
      </w:r>
      <w:r w:rsidRPr="00A56D5E">
        <w:rPr>
          <w:rFonts w:eastAsia="Times New Roman" w:cs="Times New Roman"/>
          <w:color w:val="000000"/>
          <w:szCs w:val="24"/>
        </w:rPr>
        <w:t xml:space="preserve"> </w:t>
      </w:r>
      <w:r w:rsidR="003E4400" w:rsidRPr="00A56D5E">
        <w:rPr>
          <w:rFonts w:eastAsia="Times New Roman" w:cs="Times New Roman"/>
          <w:color w:val="000000"/>
          <w:szCs w:val="24"/>
        </w:rPr>
        <w:t>and deciding on the teaching methods to use and what materials to include in a lesson</w:t>
      </w:r>
      <w:r w:rsidRPr="00A56D5E">
        <w:rPr>
          <w:rFonts w:eastAsia="Times New Roman" w:cs="Times New Roman"/>
          <w:color w:val="000000"/>
          <w:szCs w:val="24"/>
        </w:rPr>
        <w:t xml:space="preserve">.  PSTs </w:t>
      </w:r>
      <w:r w:rsidR="003E4400" w:rsidRPr="00A56D5E">
        <w:rPr>
          <w:rFonts w:eastAsia="Times New Roman" w:cs="Times New Roman"/>
          <w:color w:val="000000"/>
          <w:szCs w:val="24"/>
        </w:rPr>
        <w:t>often felt tied to their plan</w:t>
      </w:r>
      <w:r w:rsidRPr="00A56D5E">
        <w:rPr>
          <w:rFonts w:eastAsia="Times New Roman" w:cs="Times New Roman"/>
          <w:color w:val="000000"/>
          <w:szCs w:val="24"/>
        </w:rPr>
        <w:t xml:space="preserve"> and were </w:t>
      </w:r>
      <w:r w:rsidR="003E4400" w:rsidRPr="00A56D5E">
        <w:rPr>
          <w:rFonts w:eastAsia="Times New Roman" w:cs="Times New Roman"/>
          <w:color w:val="000000"/>
          <w:szCs w:val="24"/>
        </w:rPr>
        <w:t>often frustrated</w:t>
      </w:r>
      <w:r w:rsidRPr="00A56D5E">
        <w:rPr>
          <w:rFonts w:eastAsia="Times New Roman" w:cs="Times New Roman"/>
          <w:color w:val="000000"/>
          <w:szCs w:val="24"/>
        </w:rPr>
        <w:t xml:space="preserve"> </w:t>
      </w:r>
      <w:r w:rsidR="003E4400" w:rsidRPr="00A56D5E">
        <w:rPr>
          <w:rFonts w:eastAsia="Times New Roman" w:cs="Times New Roman"/>
          <w:color w:val="000000"/>
          <w:szCs w:val="24"/>
        </w:rPr>
        <w:t xml:space="preserve">at not </w:t>
      </w:r>
      <w:r w:rsidR="001A500F">
        <w:rPr>
          <w:rFonts w:eastAsia="Times New Roman" w:cs="Times New Roman"/>
          <w:color w:val="000000"/>
          <w:szCs w:val="24"/>
        </w:rPr>
        <w:t xml:space="preserve">having </w:t>
      </w:r>
      <w:r w:rsidR="003E4400" w:rsidRPr="00A56D5E">
        <w:rPr>
          <w:rFonts w:eastAsia="Times New Roman" w:cs="Times New Roman"/>
          <w:color w:val="000000"/>
          <w:szCs w:val="24"/>
        </w:rPr>
        <w:t>enough time to carry out their intended plan</w:t>
      </w:r>
      <w:r w:rsidRPr="00A56D5E">
        <w:rPr>
          <w:rFonts w:eastAsia="Times New Roman" w:cs="Times New Roman"/>
          <w:bCs/>
          <w:color w:val="000000"/>
          <w:szCs w:val="24"/>
        </w:rPr>
        <w:t xml:space="preserve">. </w:t>
      </w:r>
      <w:r w:rsidR="001A500F">
        <w:rPr>
          <w:rFonts w:eastAsia="Times New Roman" w:cs="Times New Roman"/>
          <w:bCs/>
          <w:color w:val="000000"/>
          <w:szCs w:val="24"/>
        </w:rPr>
        <w:t>PSTs</w:t>
      </w:r>
      <w:r w:rsidRPr="00A56D5E">
        <w:rPr>
          <w:rFonts w:eastAsia="Times New Roman" w:cs="Times New Roman"/>
          <w:bCs/>
          <w:color w:val="000000"/>
          <w:szCs w:val="24"/>
        </w:rPr>
        <w:t xml:space="preserve"> </w:t>
      </w:r>
      <w:r w:rsidR="003E4400" w:rsidRPr="00A56D5E">
        <w:rPr>
          <w:rFonts w:eastAsia="Times New Roman" w:cs="Times New Roman"/>
          <w:bCs/>
          <w:color w:val="000000"/>
          <w:szCs w:val="24"/>
        </w:rPr>
        <w:t>realized th</w:t>
      </w:r>
      <w:r w:rsidRPr="00A56D5E">
        <w:rPr>
          <w:rFonts w:eastAsia="Times New Roman" w:cs="Times New Roman"/>
          <w:bCs/>
          <w:color w:val="000000"/>
          <w:szCs w:val="24"/>
        </w:rPr>
        <w:t>e</w:t>
      </w:r>
      <w:r w:rsidR="003E4400" w:rsidRPr="00A56D5E">
        <w:rPr>
          <w:rFonts w:eastAsia="Times New Roman" w:cs="Times New Roman"/>
          <w:bCs/>
          <w:color w:val="000000"/>
          <w:szCs w:val="24"/>
        </w:rPr>
        <w:t xml:space="preserve">y should </w:t>
      </w:r>
      <w:r w:rsidRPr="00A56D5E">
        <w:rPr>
          <w:rFonts w:eastAsia="Times New Roman" w:cs="Times New Roman"/>
          <w:bCs/>
          <w:color w:val="000000"/>
          <w:szCs w:val="24"/>
        </w:rPr>
        <w:t>“</w:t>
      </w:r>
      <w:r w:rsidR="003E4400" w:rsidRPr="00A56D5E">
        <w:rPr>
          <w:rFonts w:eastAsia="Times New Roman" w:cs="Times New Roman"/>
          <w:bCs/>
          <w:color w:val="000000"/>
          <w:szCs w:val="24"/>
        </w:rPr>
        <w:t>not plan too many activities in one lesson but rather organize the activities over two lessons</w:t>
      </w:r>
      <w:r w:rsidRPr="00A56D5E">
        <w:rPr>
          <w:rFonts w:eastAsia="Times New Roman" w:cs="Times New Roman"/>
          <w:bCs/>
          <w:color w:val="000000"/>
          <w:szCs w:val="24"/>
        </w:rPr>
        <w:t xml:space="preserve">” because the </w:t>
      </w:r>
      <w:r w:rsidR="003E4400" w:rsidRPr="00A56D5E">
        <w:rPr>
          <w:rFonts w:eastAsia="Times New Roman" w:cs="Times New Roman"/>
          <w:bCs/>
          <w:color w:val="000000"/>
          <w:szCs w:val="24"/>
        </w:rPr>
        <w:t>lack of time</w:t>
      </w:r>
      <w:r w:rsidRPr="00A56D5E">
        <w:rPr>
          <w:rFonts w:eastAsia="Times New Roman" w:cs="Times New Roman"/>
          <w:bCs/>
          <w:color w:val="000000"/>
          <w:szCs w:val="24"/>
        </w:rPr>
        <w:t xml:space="preserve"> and insufficient instructions</w:t>
      </w:r>
      <w:r w:rsidR="003E4400" w:rsidRPr="00A56D5E">
        <w:rPr>
          <w:rFonts w:eastAsia="Times New Roman" w:cs="Times New Roman"/>
          <w:bCs/>
          <w:color w:val="000000"/>
          <w:szCs w:val="24"/>
        </w:rPr>
        <w:t xml:space="preserve"> negatively affected </w:t>
      </w:r>
      <w:r w:rsidRPr="00A56D5E">
        <w:rPr>
          <w:rFonts w:eastAsia="Times New Roman" w:cs="Times New Roman"/>
          <w:bCs/>
          <w:color w:val="000000"/>
          <w:szCs w:val="24"/>
        </w:rPr>
        <w:t xml:space="preserve">their </w:t>
      </w:r>
      <w:r w:rsidR="003E4400" w:rsidRPr="00A56D5E">
        <w:rPr>
          <w:rFonts w:eastAsia="Times New Roman" w:cs="Times New Roman"/>
          <w:bCs/>
          <w:color w:val="000000"/>
          <w:szCs w:val="24"/>
        </w:rPr>
        <w:t xml:space="preserve">students' patience and </w:t>
      </w:r>
      <w:r w:rsidRPr="00A56D5E">
        <w:rPr>
          <w:rFonts w:eastAsia="Times New Roman" w:cs="Times New Roman"/>
          <w:bCs/>
          <w:color w:val="000000"/>
          <w:szCs w:val="24"/>
        </w:rPr>
        <w:t>concentration</w:t>
      </w:r>
      <w:r w:rsidR="001A500F">
        <w:rPr>
          <w:rFonts w:eastAsia="Times New Roman" w:cs="Times New Roman"/>
          <w:bCs/>
          <w:color w:val="000000"/>
          <w:szCs w:val="24"/>
        </w:rPr>
        <w:t xml:space="preserve"> </w:t>
      </w:r>
      <w:r w:rsidR="001A500F">
        <w:rPr>
          <w:rFonts w:eastAsia="Times New Roman" w:cs="Times New Roman"/>
          <w:bCs/>
          <w:color w:val="000000"/>
          <w:szCs w:val="24"/>
        </w:rPr>
        <w:fldChar w:fldCharType="begin"/>
      </w:r>
      <w:r w:rsidR="001A500F">
        <w:rPr>
          <w:rFonts w:eastAsia="Times New Roman" w:cs="Times New Roman"/>
          <w:bCs/>
          <w:color w:val="000000"/>
          <w:szCs w:val="24"/>
        </w:rPr>
        <w:instrText xml:space="preserve"> ADDIN ZOTERO_ITEM CSL_CITATION {"citationID":"up6mk8f4e","properties":{"formattedCitation":"(Nilsson, 2008, p. 1289)","plainCitation":"(Nilsson, 2008, p. 1289)"},"citationItems":[{"id":263,"uris":["http://zotero.org/users/1575519/items/QBM27699"],"uri":["http://zotero.org/users/1575519/items/QBM27699"],"itemData":{"id":263,"type":"article-journal","title":"Teaching for understanding: The complex nature of pedagogical content knowledge in pre-service education","container-title":"International Journal of Science Education","page":"1218-1299","volume":"30","DOI":"10.1080/09500690802186993","author":[{"family":"Nilsson","given":"P."}],"issued":{"date-parts":[["2008"]]}},"locator":"1289","label":"page"}],"schema":"https://github.com/citation-style-language/schema/raw/master/csl-citation.json"} </w:instrText>
      </w:r>
      <w:r w:rsidR="001A500F">
        <w:rPr>
          <w:rFonts w:eastAsia="Times New Roman" w:cs="Times New Roman"/>
          <w:bCs/>
          <w:color w:val="000000"/>
          <w:szCs w:val="24"/>
        </w:rPr>
        <w:fldChar w:fldCharType="separate"/>
      </w:r>
      <w:r w:rsidR="001A500F" w:rsidRPr="001A500F">
        <w:rPr>
          <w:rFonts w:cs="Times New Roman"/>
        </w:rPr>
        <w:t>(Nilsson, 2008, p. 1289)</w:t>
      </w:r>
      <w:r w:rsidR="001A500F">
        <w:rPr>
          <w:rFonts w:eastAsia="Times New Roman" w:cs="Times New Roman"/>
          <w:bCs/>
          <w:color w:val="000000"/>
          <w:szCs w:val="24"/>
        </w:rPr>
        <w:fldChar w:fldCharType="end"/>
      </w:r>
      <w:r w:rsidR="001A500F">
        <w:rPr>
          <w:rFonts w:eastAsia="Times New Roman" w:cs="Times New Roman"/>
          <w:bCs/>
          <w:color w:val="000000"/>
          <w:szCs w:val="24"/>
        </w:rPr>
        <w:t>.</w:t>
      </w:r>
    </w:p>
    <w:p w14:paraId="15FC0E3F" w14:textId="77777777" w:rsidR="001A500F" w:rsidRPr="001A500F" w:rsidRDefault="00BB0112" w:rsidP="00AA4D98">
      <w:pPr>
        <w:rPr>
          <w:rFonts w:eastAsia="Times New Roman" w:cs="Times New Roman"/>
          <w:szCs w:val="24"/>
        </w:rPr>
      </w:pPr>
      <w:r w:rsidRPr="00AA4D98">
        <w:rPr>
          <w:b/>
        </w:rPr>
        <w:t xml:space="preserve">Novice </w:t>
      </w:r>
      <w:r w:rsidR="00AA4D98" w:rsidRPr="00AA4D98">
        <w:rPr>
          <w:b/>
        </w:rPr>
        <w:t>T</w:t>
      </w:r>
      <w:r w:rsidRPr="00AA4D98">
        <w:rPr>
          <w:b/>
        </w:rPr>
        <w:t xml:space="preserve">eacher </w:t>
      </w:r>
      <w:r w:rsidR="00AA4D98" w:rsidRPr="00AA4D98">
        <w:rPr>
          <w:b/>
        </w:rPr>
        <w:t>P</w:t>
      </w:r>
      <w:r w:rsidRPr="00AA4D98">
        <w:rPr>
          <w:b/>
        </w:rPr>
        <w:t>lanning</w:t>
      </w:r>
      <w:r w:rsidR="00AA4D98" w:rsidRPr="00AA4D98">
        <w:rPr>
          <w:b/>
        </w:rPr>
        <w:t>.</w:t>
      </w:r>
      <w:r w:rsidR="00AA4D98">
        <w:t xml:space="preserve">  </w:t>
      </w:r>
      <w:r w:rsidR="001A500F" w:rsidRPr="001A500F">
        <w:t xml:space="preserve">With their </w:t>
      </w:r>
      <w:r w:rsidR="001A500F">
        <w:t>knowledge limitations </w:t>
      </w:r>
      <w:r w:rsidR="001A500F" w:rsidRPr="001A500F">
        <w:t>in content and students</w:t>
      </w:r>
      <w:r w:rsidR="001A500F">
        <w:t xml:space="preserve"> due to lack of experience</w:t>
      </w:r>
      <w:r w:rsidR="001A500F" w:rsidRPr="001A500F">
        <w:t xml:space="preserve">, novices </w:t>
      </w:r>
      <w:r w:rsidR="001A500F">
        <w:t xml:space="preserve">struggle with knowing what is difficult for students and moving </w:t>
      </w:r>
      <w:r w:rsidRPr="001A500F">
        <w:rPr>
          <w:rFonts w:eastAsia="Times New Roman" w:cs="Times New Roman"/>
          <w:szCs w:val="24"/>
        </w:rPr>
        <w:lastRenderedPageBreak/>
        <w:t xml:space="preserve">beyond their </w:t>
      </w:r>
      <w:r w:rsidR="001A500F">
        <w:rPr>
          <w:rFonts w:eastAsia="Times New Roman" w:cs="Times New Roman"/>
          <w:szCs w:val="24"/>
        </w:rPr>
        <w:t xml:space="preserve">own </w:t>
      </w:r>
      <w:r w:rsidRPr="001A500F">
        <w:rPr>
          <w:rFonts w:eastAsia="Times New Roman" w:cs="Times New Roman"/>
          <w:szCs w:val="24"/>
        </w:rPr>
        <w:t>persona</w:t>
      </w:r>
      <w:r w:rsidR="001A500F">
        <w:rPr>
          <w:rFonts w:eastAsia="Times New Roman" w:cs="Times New Roman"/>
          <w:szCs w:val="24"/>
        </w:rPr>
        <w:t>l/preferred ways</w:t>
      </w:r>
      <w:r w:rsidRPr="001A500F">
        <w:rPr>
          <w:rFonts w:eastAsia="Times New Roman" w:cs="Times New Roman"/>
          <w:szCs w:val="24"/>
        </w:rPr>
        <w:t xml:space="preserve"> of understanding</w:t>
      </w:r>
      <w:r w:rsidR="001A500F">
        <w:rPr>
          <w:rFonts w:eastAsia="Times New Roman" w:cs="Times New Roman"/>
          <w:szCs w:val="24"/>
        </w:rPr>
        <w:t xml:space="preserve"> </w:t>
      </w:r>
      <w:proofErr w:type="gramStart"/>
      <w:r w:rsidR="001A500F">
        <w:rPr>
          <w:rFonts w:eastAsia="Times New Roman" w:cs="Times New Roman"/>
          <w:szCs w:val="24"/>
        </w:rPr>
        <w:t>in order to</w:t>
      </w:r>
      <w:proofErr w:type="gramEnd"/>
      <w:r w:rsidR="001A500F">
        <w:rPr>
          <w:rFonts w:eastAsia="Times New Roman" w:cs="Times New Roman"/>
          <w:szCs w:val="24"/>
        </w:rPr>
        <w:t xml:space="preserve"> </w:t>
      </w:r>
      <w:r w:rsidRPr="001A500F">
        <w:rPr>
          <w:rFonts w:eastAsia="Times New Roman" w:cs="Times New Roman"/>
          <w:szCs w:val="24"/>
        </w:rPr>
        <w:t>generate alternative explanations</w:t>
      </w:r>
      <w:r w:rsidR="001A500F">
        <w:rPr>
          <w:rFonts w:eastAsia="Times New Roman" w:cs="Times New Roman"/>
          <w:szCs w:val="24"/>
        </w:rPr>
        <w:t xml:space="preserve"> (E. K. Hughes, 2006).  </w:t>
      </w:r>
      <w:r w:rsidRPr="001A500F">
        <w:rPr>
          <w:rFonts w:eastAsia="Times New Roman" w:cs="Times New Roman"/>
          <w:szCs w:val="24"/>
        </w:rPr>
        <w:t>Therefore</w:t>
      </w:r>
      <w:r w:rsidR="001A500F">
        <w:rPr>
          <w:rFonts w:eastAsia="Times New Roman" w:cs="Times New Roman"/>
          <w:szCs w:val="24"/>
        </w:rPr>
        <w:t xml:space="preserve"> novices are more rigid in s</w:t>
      </w:r>
      <w:r w:rsidR="0061452A">
        <w:rPr>
          <w:rFonts w:eastAsia="Times New Roman" w:cs="Times New Roman"/>
          <w:szCs w:val="24"/>
        </w:rPr>
        <w:t xml:space="preserve">ticking with their lesson plan </w:t>
      </w:r>
      <w:r w:rsidR="0061452A">
        <w:rPr>
          <w:rFonts w:eastAsia="Times New Roman" w:cs="Times New Roman"/>
          <w:szCs w:val="24"/>
        </w:rPr>
        <w:fldChar w:fldCharType="begin"/>
      </w:r>
      <w:r w:rsidR="0061452A">
        <w:rPr>
          <w:rFonts w:eastAsia="Times New Roman" w:cs="Times New Roman"/>
          <w:szCs w:val="24"/>
        </w:rPr>
        <w:instrText xml:space="preserve"> ADDIN ZOTERO_ITEM CSL_CITATION {"citationID":"1c4bqrjgvh","properties":{"formattedCitation":"(Nilsson, 2008)","plainCitation":"(Nilsson, 2008)"},"citationItems":[{"id":263,"uris":["http://zotero.org/users/1575519/items/QBM27699"],"uri":["http://zotero.org/users/1575519/items/QBM27699"],"itemData":{"id":263,"type":"article-journal","title":"Teaching for understanding: The complex nature of pedagogical content knowledge in pre-service education","container-title":"International Journal of Science Education","page":"1218-1299","volume":"30","DOI":"10.1080/09500690802186993","author":[{"family":"Nilsson","given":"P."}],"issued":{"date-parts":[["2008"]]}}}],"schema":"https://github.com/citation-style-language/schema/raw/master/csl-citation.json"} </w:instrText>
      </w:r>
      <w:r w:rsidR="0061452A">
        <w:rPr>
          <w:rFonts w:eastAsia="Times New Roman" w:cs="Times New Roman"/>
          <w:szCs w:val="24"/>
        </w:rPr>
        <w:fldChar w:fldCharType="separate"/>
      </w:r>
      <w:r w:rsidR="0061452A" w:rsidRPr="0061452A">
        <w:rPr>
          <w:rFonts w:cs="Times New Roman"/>
        </w:rPr>
        <w:t>(Nilsson, 2008)</w:t>
      </w:r>
      <w:r w:rsidR="0061452A">
        <w:rPr>
          <w:rFonts w:eastAsia="Times New Roman" w:cs="Times New Roman"/>
          <w:szCs w:val="24"/>
        </w:rPr>
        <w:fldChar w:fldCharType="end"/>
      </w:r>
      <w:r w:rsidR="0061452A">
        <w:rPr>
          <w:rFonts w:eastAsia="Times New Roman" w:cs="Times New Roman"/>
          <w:szCs w:val="24"/>
        </w:rPr>
        <w:t xml:space="preserve"> and students </w:t>
      </w:r>
      <w:r w:rsidRPr="001A500F">
        <w:rPr>
          <w:rFonts w:eastAsia="Times New Roman" w:cs="Times New Roman"/>
          <w:szCs w:val="24"/>
        </w:rPr>
        <w:t>dictated the content of the lesson</w:t>
      </w:r>
      <w:r w:rsidR="0061452A">
        <w:rPr>
          <w:rFonts w:eastAsia="Times New Roman" w:cs="Times New Roman"/>
          <w:szCs w:val="24"/>
        </w:rPr>
        <w:t xml:space="preserve"> (E. K. Hughes, 2006). </w:t>
      </w:r>
      <w:r w:rsidR="00F51A9B">
        <w:rPr>
          <w:rFonts w:eastAsia="Times New Roman" w:cs="Times New Roman"/>
          <w:szCs w:val="24"/>
        </w:rPr>
        <w:t xml:space="preserve"> </w:t>
      </w:r>
      <w:proofErr w:type="spellStart"/>
      <w:r w:rsidR="00F51A9B">
        <w:rPr>
          <w:rFonts w:eastAsia="Times New Roman" w:cs="Times New Roman"/>
          <w:szCs w:val="24"/>
        </w:rPr>
        <w:t>Morine</w:t>
      </w:r>
      <w:proofErr w:type="spellEnd"/>
      <w:r w:rsidR="00F51A9B">
        <w:rPr>
          <w:rFonts w:eastAsia="Times New Roman" w:cs="Times New Roman"/>
          <w:szCs w:val="24"/>
        </w:rPr>
        <w:t xml:space="preserve"> Valence (1975, as cited in </w:t>
      </w:r>
      <w:r w:rsidR="0061452A">
        <w:rPr>
          <w:rFonts w:eastAsia="Times New Roman" w:cs="Times New Roman"/>
          <w:szCs w:val="24"/>
        </w:rPr>
        <w:t>Shroyer</w:t>
      </w:r>
      <w:r w:rsidR="00F51A9B">
        <w:rPr>
          <w:rFonts w:eastAsia="Times New Roman" w:cs="Times New Roman"/>
          <w:szCs w:val="24"/>
        </w:rPr>
        <w:t xml:space="preserve">, </w:t>
      </w:r>
      <w:r w:rsidR="0061452A">
        <w:rPr>
          <w:rFonts w:eastAsia="Times New Roman" w:cs="Times New Roman"/>
          <w:szCs w:val="24"/>
        </w:rPr>
        <w:t xml:space="preserve">1981) </w:t>
      </w:r>
      <w:r w:rsidR="00F51A9B">
        <w:rPr>
          <w:rFonts w:eastAsia="Times New Roman" w:cs="Times New Roman"/>
          <w:szCs w:val="24"/>
        </w:rPr>
        <w:t xml:space="preserve">found that </w:t>
      </w:r>
      <w:r w:rsidR="0061452A">
        <w:rPr>
          <w:rFonts w:eastAsia="Times New Roman" w:cs="Times New Roman"/>
          <w:szCs w:val="24"/>
        </w:rPr>
        <w:t xml:space="preserve">teachers “did not appear to be very flexible </w:t>
      </w:r>
      <w:proofErr w:type="gramStart"/>
      <w:r w:rsidR="0061452A">
        <w:rPr>
          <w:rFonts w:eastAsia="Times New Roman" w:cs="Times New Roman"/>
          <w:szCs w:val="24"/>
        </w:rPr>
        <w:t>with regard to</w:t>
      </w:r>
      <w:proofErr w:type="gramEnd"/>
      <w:r w:rsidR="0061452A">
        <w:rPr>
          <w:rFonts w:eastAsia="Times New Roman" w:cs="Times New Roman"/>
          <w:szCs w:val="24"/>
        </w:rPr>
        <w:t xml:space="preserve"> their teaching</w:t>
      </w:r>
      <w:r w:rsidR="00F51A9B">
        <w:rPr>
          <w:rFonts w:eastAsia="Times New Roman" w:cs="Times New Roman"/>
          <w:szCs w:val="24"/>
        </w:rPr>
        <w:t xml:space="preserve">.”  Practicing teachers, not just novices have this tendency.  </w:t>
      </w:r>
    </w:p>
    <w:p w14:paraId="01BB4B13" w14:textId="77777777" w:rsidR="00BB0112" w:rsidRPr="00AA4D98" w:rsidRDefault="00BB0112" w:rsidP="00AA4D98">
      <w:pPr>
        <w:rPr>
          <w:rFonts w:cs="Times New Roman"/>
          <w:szCs w:val="24"/>
        </w:rPr>
      </w:pPr>
      <w:r w:rsidRPr="00AA4D98">
        <w:rPr>
          <w:b/>
        </w:rPr>
        <w:t xml:space="preserve">Practicing </w:t>
      </w:r>
      <w:r w:rsidR="00AA4D98" w:rsidRPr="00AA4D98">
        <w:rPr>
          <w:b/>
        </w:rPr>
        <w:t>T</w:t>
      </w:r>
      <w:r w:rsidRPr="00AA4D98">
        <w:rPr>
          <w:b/>
        </w:rPr>
        <w:t xml:space="preserve">eacher </w:t>
      </w:r>
      <w:r w:rsidR="00AA4D98" w:rsidRPr="00AA4D98">
        <w:rPr>
          <w:b/>
        </w:rPr>
        <w:t>P</w:t>
      </w:r>
      <w:r w:rsidRPr="00AA4D98">
        <w:rPr>
          <w:b/>
        </w:rPr>
        <w:t>lanning</w:t>
      </w:r>
      <w:r w:rsidR="00AA4D98" w:rsidRPr="00AA4D98">
        <w:rPr>
          <w:b/>
        </w:rPr>
        <w:t>.</w:t>
      </w:r>
      <w:r w:rsidR="00AA4D98">
        <w:t xml:space="preserve">  </w:t>
      </w:r>
      <w:r w:rsidR="001E22EE">
        <w:t>In the Beginning Teacher Effectiveness Study (BTES) (</w:t>
      </w:r>
      <w:proofErr w:type="spellStart"/>
      <w:r w:rsidR="001E22EE">
        <w:t>Morine</w:t>
      </w:r>
      <w:proofErr w:type="spellEnd"/>
      <w:r w:rsidR="001E22EE">
        <w:t xml:space="preserve"> &amp; Valence, 1975 as cited in Shroyer, 1981), gathered </w:t>
      </w:r>
      <w:r>
        <w:t xml:space="preserve">data </w:t>
      </w:r>
      <w:r w:rsidR="001E22EE">
        <w:t>on teachers’ lesson plans.  Results showed that teachers</w:t>
      </w:r>
      <w:r w:rsidR="001E22EE">
        <w:rPr>
          <w:rFonts w:eastAsia="Times New Roman" w:cs="Times New Roman"/>
          <w:szCs w:val="24"/>
        </w:rPr>
        <w:t xml:space="preserve"> wrote </w:t>
      </w:r>
      <w:r w:rsidR="001E22EE" w:rsidRPr="001E22EE">
        <w:rPr>
          <w:rFonts w:eastAsia="Times New Roman" w:cs="Times New Roman"/>
          <w:szCs w:val="24"/>
        </w:rPr>
        <w:t>minimal information about their lesson plans in their plan books</w:t>
      </w:r>
      <w:r w:rsidR="001E22EE">
        <w:rPr>
          <w:rFonts w:eastAsia="Times New Roman" w:cs="Times New Roman"/>
          <w:szCs w:val="24"/>
        </w:rPr>
        <w:t xml:space="preserve">.  One might consider this alarming, but in interviews after the lessons, </w:t>
      </w:r>
      <w:proofErr w:type="spellStart"/>
      <w:r w:rsidR="001E22EE">
        <w:rPr>
          <w:rFonts w:eastAsia="Times New Roman" w:cs="Times New Roman"/>
          <w:szCs w:val="24"/>
        </w:rPr>
        <w:t>Morine</w:t>
      </w:r>
      <w:proofErr w:type="spellEnd"/>
      <w:r w:rsidR="001E22EE">
        <w:rPr>
          <w:rFonts w:eastAsia="Times New Roman" w:cs="Times New Roman"/>
          <w:szCs w:val="24"/>
        </w:rPr>
        <w:t xml:space="preserve"> and Valence (1975) found that teachers had much more detailed </w:t>
      </w:r>
      <w:r w:rsidR="001E22EE">
        <w:rPr>
          <w:rFonts w:eastAsia="Times New Roman" w:cs="Times New Roman"/>
          <w:i/>
          <w:szCs w:val="24"/>
        </w:rPr>
        <w:t>mental images</w:t>
      </w:r>
      <w:r w:rsidR="001E22EE">
        <w:rPr>
          <w:rFonts w:eastAsia="Times New Roman" w:cs="Times New Roman"/>
          <w:szCs w:val="24"/>
        </w:rPr>
        <w:t xml:space="preserve"> of the class than the plans themselves.  This suggests that at some point, teachers develop some sort of short hand or personal code that is used to jog memory and small amounts of text may </w:t>
      </w:r>
      <w:proofErr w:type="gramStart"/>
      <w:r w:rsidR="001E22EE">
        <w:rPr>
          <w:rFonts w:eastAsia="Times New Roman" w:cs="Times New Roman"/>
          <w:szCs w:val="24"/>
        </w:rPr>
        <w:t>actually represent</w:t>
      </w:r>
      <w:proofErr w:type="gramEnd"/>
      <w:r w:rsidR="001E22EE">
        <w:rPr>
          <w:rFonts w:eastAsia="Times New Roman" w:cs="Times New Roman"/>
          <w:szCs w:val="24"/>
        </w:rPr>
        <w:t xml:space="preserve"> larg</w:t>
      </w:r>
      <w:r>
        <w:rPr>
          <w:rFonts w:eastAsia="Times New Roman" w:cs="Times New Roman"/>
          <w:szCs w:val="24"/>
        </w:rPr>
        <w:t xml:space="preserve">er amount of thought and ideas.  </w:t>
      </w:r>
    </w:p>
    <w:p w14:paraId="093BD69F" w14:textId="77777777" w:rsidR="00484041" w:rsidRDefault="001E22EE" w:rsidP="00484041">
      <w:pPr>
        <w:rPr>
          <w:rFonts w:eastAsia="Times New Roman" w:cs="Times New Roman"/>
          <w:szCs w:val="24"/>
        </w:rPr>
      </w:pPr>
      <w:r w:rsidRPr="00BB0112">
        <w:rPr>
          <w:rFonts w:eastAsia="Times New Roman" w:cs="Times New Roman"/>
          <w:szCs w:val="24"/>
        </w:rPr>
        <w:t xml:space="preserve">E. K. Hughes (2006) </w:t>
      </w:r>
      <w:r w:rsidR="00BB0112">
        <w:rPr>
          <w:rFonts w:eastAsia="Times New Roman" w:cs="Times New Roman"/>
          <w:szCs w:val="24"/>
        </w:rPr>
        <w:t xml:space="preserve">like other scholars </w:t>
      </w:r>
      <w:r w:rsidR="00BB0112" w:rsidRPr="00BB0112">
        <w:rPr>
          <w:rFonts w:eastAsia="Times New Roman" w:cs="Times New Roman"/>
          <w:szCs w:val="24"/>
        </w:rPr>
        <w:fldChar w:fldCharType="begin"/>
      </w:r>
      <w:r w:rsidR="00BB0112" w:rsidRPr="00BB0112">
        <w:rPr>
          <w:rFonts w:eastAsia="Times New Roman" w:cs="Times New Roman"/>
          <w:szCs w:val="24"/>
        </w:rPr>
        <w:instrText xml:space="preserve"> ADDIN ZOTERO_ITEM CSL_CITATION {"citationID":"1kp44e4f06","properties":{"formattedCitation":"(Clark &amp; Peterson, 1986; Reusser, 2000)","plainCitation":"(Clark &amp; Peterson, 1986; Reusser, 2000)"},"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id":298,"uris":["http://zotero.org/users/1575519/items/TEC4SAP6"],"uri":["http://zotero.org/users/1575519/items/TEC4SAP6"],"itemData":{"id":298,"type":"article-journal","title":"Success and failure in school mathematics: Effects of instruction and school environment","container-title":"European child &amp; adolescent psychiatry","page":"S17–S26","volume":"9","source":"Google Scholar","shortTitle":"Success and failure in school mathematics","author":[{"family":"Reusser","given":"Kurt"}],"issued":{"date-parts":[["2000"]]},"accessed":{"date-parts":[["2014",9,29]]}}}],"schema":"https://github.com/citation-style-language/schema/raw/master/csl-citation.json"} </w:instrText>
      </w:r>
      <w:r w:rsidR="00BB0112" w:rsidRPr="00BB0112">
        <w:rPr>
          <w:rFonts w:eastAsia="Times New Roman" w:cs="Times New Roman"/>
          <w:szCs w:val="24"/>
        </w:rPr>
        <w:fldChar w:fldCharType="separate"/>
      </w:r>
      <w:r w:rsidR="00BB0112" w:rsidRPr="00BB0112">
        <w:rPr>
          <w:rFonts w:cs="Times New Roman"/>
        </w:rPr>
        <w:t>(see e.g., Clark &amp; Peterson, 1986; Reusser, 2000)</w:t>
      </w:r>
      <w:r w:rsidR="00BB0112" w:rsidRPr="00BB0112">
        <w:rPr>
          <w:rFonts w:eastAsia="Times New Roman" w:cs="Times New Roman"/>
          <w:szCs w:val="24"/>
        </w:rPr>
        <w:fldChar w:fldCharType="end"/>
      </w:r>
      <w:r w:rsidR="00BB0112" w:rsidRPr="00BB0112">
        <w:rPr>
          <w:rFonts w:eastAsia="Times New Roman" w:cs="Times New Roman"/>
          <w:szCs w:val="24"/>
        </w:rPr>
        <w:t xml:space="preserve">, </w:t>
      </w:r>
      <w:r w:rsidR="00BB0112">
        <w:rPr>
          <w:rFonts w:eastAsia="Times New Roman" w:cs="Times New Roman"/>
          <w:szCs w:val="24"/>
        </w:rPr>
        <w:t xml:space="preserve">also </w:t>
      </w:r>
      <w:r w:rsidRPr="00BB0112">
        <w:rPr>
          <w:rFonts w:eastAsia="Times New Roman" w:cs="Times New Roman"/>
          <w:szCs w:val="24"/>
        </w:rPr>
        <w:t xml:space="preserve">found that for some </w:t>
      </w:r>
      <w:r w:rsidR="00BB0112">
        <w:rPr>
          <w:rFonts w:eastAsia="Times New Roman" w:cs="Times New Roman"/>
          <w:szCs w:val="24"/>
        </w:rPr>
        <w:t xml:space="preserve">novice </w:t>
      </w:r>
      <w:r w:rsidRPr="00BB0112">
        <w:rPr>
          <w:rFonts w:eastAsia="Times New Roman" w:cs="Times New Roman"/>
          <w:szCs w:val="24"/>
        </w:rPr>
        <w:t xml:space="preserve">teachers, written plans underrepresented </w:t>
      </w:r>
      <w:r w:rsidR="00BB0112">
        <w:rPr>
          <w:rFonts w:eastAsia="Times New Roman" w:cs="Times New Roman"/>
          <w:szCs w:val="24"/>
        </w:rPr>
        <w:t xml:space="preserve">the thinking that teachers used during the </w:t>
      </w:r>
      <w:r w:rsidRPr="00BB0112">
        <w:rPr>
          <w:rFonts w:eastAsia="Times New Roman" w:cs="Times New Roman"/>
          <w:szCs w:val="24"/>
        </w:rPr>
        <w:t>planning process.</w:t>
      </w:r>
      <w:r w:rsidR="00BB0112">
        <w:rPr>
          <w:rFonts w:eastAsia="Times New Roman" w:cs="Times New Roman"/>
          <w:szCs w:val="24"/>
        </w:rPr>
        <w:t xml:space="preserve">  However, having trained these </w:t>
      </w:r>
      <w:proofErr w:type="gramStart"/>
      <w:r w:rsidR="00BB0112">
        <w:rPr>
          <w:rFonts w:eastAsia="Times New Roman" w:cs="Times New Roman"/>
          <w:szCs w:val="24"/>
        </w:rPr>
        <w:t>particular</w:t>
      </w:r>
      <w:r w:rsidR="00F51A9B">
        <w:rPr>
          <w:rFonts w:eastAsia="Times New Roman" w:cs="Times New Roman"/>
          <w:szCs w:val="24"/>
        </w:rPr>
        <w:t xml:space="preserve"> novice</w:t>
      </w:r>
      <w:proofErr w:type="gramEnd"/>
      <w:r w:rsidR="00F51A9B">
        <w:rPr>
          <w:rFonts w:eastAsia="Times New Roman" w:cs="Times New Roman"/>
          <w:szCs w:val="24"/>
        </w:rPr>
        <w:t xml:space="preserve"> teachers with the TTLP, </w:t>
      </w:r>
      <w:r w:rsidR="00BB0112">
        <w:rPr>
          <w:rFonts w:eastAsia="Times New Roman" w:cs="Times New Roman"/>
          <w:szCs w:val="24"/>
        </w:rPr>
        <w:t>E. K. Hughes (2006) found w</w:t>
      </w:r>
      <w:r w:rsidR="004E38B4" w:rsidRPr="00BB0112">
        <w:rPr>
          <w:rFonts w:eastAsia="Times New Roman" w:cs="Times New Roman"/>
          <w:szCs w:val="24"/>
        </w:rPr>
        <w:t xml:space="preserve">hat was missing in the written lesson plans were </w:t>
      </w:r>
      <w:r w:rsidR="00BB0112">
        <w:rPr>
          <w:rFonts w:eastAsia="Times New Roman" w:cs="Times New Roman"/>
          <w:szCs w:val="24"/>
        </w:rPr>
        <w:t xml:space="preserve">things like </w:t>
      </w:r>
      <w:r w:rsidR="004E38B4" w:rsidRPr="00BB0112">
        <w:rPr>
          <w:rFonts w:eastAsia="Times New Roman" w:cs="Times New Roman"/>
          <w:szCs w:val="24"/>
        </w:rPr>
        <w:t>materials</w:t>
      </w:r>
      <w:r w:rsidR="00BB0112">
        <w:rPr>
          <w:rFonts w:eastAsia="Times New Roman" w:cs="Times New Roman"/>
          <w:szCs w:val="24"/>
        </w:rPr>
        <w:t xml:space="preserve"> and </w:t>
      </w:r>
      <w:r w:rsidR="004E38B4" w:rsidRPr="00BB0112">
        <w:rPr>
          <w:rFonts w:eastAsia="Times New Roman" w:cs="Times New Roman"/>
          <w:szCs w:val="24"/>
        </w:rPr>
        <w:t xml:space="preserve">tools, grouping, time for parts of lesson, </w:t>
      </w:r>
      <w:r w:rsidR="00BB0112">
        <w:rPr>
          <w:rFonts w:eastAsia="Times New Roman" w:cs="Times New Roman"/>
          <w:szCs w:val="24"/>
        </w:rPr>
        <w:t xml:space="preserve">and </w:t>
      </w:r>
      <w:r w:rsidR="004E38B4" w:rsidRPr="00BB0112">
        <w:rPr>
          <w:rFonts w:eastAsia="Times New Roman" w:cs="Times New Roman"/>
          <w:szCs w:val="24"/>
        </w:rPr>
        <w:t>stu</w:t>
      </w:r>
      <w:r w:rsidR="00BB0112">
        <w:rPr>
          <w:rFonts w:eastAsia="Times New Roman" w:cs="Times New Roman"/>
          <w:szCs w:val="24"/>
        </w:rPr>
        <w:t xml:space="preserve">dent prior knowledge/experience.  </w:t>
      </w:r>
      <w:r w:rsidR="00F51A9B">
        <w:rPr>
          <w:rFonts w:eastAsia="Times New Roman" w:cs="Times New Roman"/>
          <w:szCs w:val="24"/>
        </w:rPr>
        <w:t xml:space="preserve">When </w:t>
      </w:r>
      <w:r w:rsidR="00BB0112">
        <w:rPr>
          <w:rFonts w:eastAsia="Times New Roman" w:cs="Times New Roman"/>
          <w:szCs w:val="24"/>
        </w:rPr>
        <w:t>trained to attend to student thinking, novice teachers still have lesson plans that are not f</w:t>
      </w:r>
      <w:r w:rsidR="00BB0112" w:rsidRPr="00BB0112">
        <w:rPr>
          <w:rFonts w:eastAsia="Times New Roman" w:cs="Times New Roman"/>
          <w:szCs w:val="24"/>
        </w:rPr>
        <w:t xml:space="preserve">ully reflective of their thinking during planning, but the part that is lacking is not </w:t>
      </w:r>
      <w:r w:rsidR="004E38B4" w:rsidRPr="00BB0112">
        <w:rPr>
          <w:rFonts w:eastAsia="Times New Roman" w:cs="Times New Roman"/>
          <w:szCs w:val="24"/>
        </w:rPr>
        <w:t>anticipat</w:t>
      </w:r>
      <w:r w:rsidR="00BB0112" w:rsidRPr="00BB0112">
        <w:rPr>
          <w:rFonts w:eastAsia="Times New Roman" w:cs="Times New Roman"/>
          <w:szCs w:val="24"/>
        </w:rPr>
        <w:t>ion of student</w:t>
      </w:r>
      <w:r w:rsidR="00484041">
        <w:rPr>
          <w:rFonts w:eastAsia="Times New Roman" w:cs="Times New Roman"/>
          <w:szCs w:val="24"/>
        </w:rPr>
        <w:t xml:space="preserve"> thinking (p. 209).</w:t>
      </w:r>
    </w:p>
    <w:p w14:paraId="57A54683" w14:textId="77777777" w:rsidR="006D6F8C" w:rsidRDefault="00BB0112" w:rsidP="00AA4D98">
      <w:pPr>
        <w:rPr>
          <w:rFonts w:eastAsia="Times New Roman" w:cs="Times New Roman"/>
          <w:szCs w:val="24"/>
        </w:rPr>
      </w:pPr>
      <w:r w:rsidRPr="00AA4D98">
        <w:rPr>
          <w:b/>
        </w:rPr>
        <w:t xml:space="preserve">Expert </w:t>
      </w:r>
      <w:r w:rsidR="00AA4D98" w:rsidRPr="00AA4D98">
        <w:rPr>
          <w:b/>
        </w:rPr>
        <w:t>T</w:t>
      </w:r>
      <w:r w:rsidRPr="00AA4D98">
        <w:rPr>
          <w:b/>
        </w:rPr>
        <w:t xml:space="preserve">eacher </w:t>
      </w:r>
      <w:r w:rsidR="00AA4D98" w:rsidRPr="00AA4D98">
        <w:rPr>
          <w:b/>
        </w:rPr>
        <w:t>P</w:t>
      </w:r>
      <w:r w:rsidRPr="00AA4D98">
        <w:rPr>
          <w:b/>
        </w:rPr>
        <w:t>lanning</w:t>
      </w:r>
      <w:r w:rsidR="00AA4D98" w:rsidRPr="00AA4D98">
        <w:rPr>
          <w:b/>
        </w:rPr>
        <w:t>.</w:t>
      </w:r>
      <w:r w:rsidR="00AA4D98">
        <w:t xml:space="preserve">  </w:t>
      </w:r>
      <w:r w:rsidRPr="00BB0112">
        <w:t>As teachers become more adept at planning</w:t>
      </w:r>
      <w:r w:rsidR="00F51A9B">
        <w:t xml:space="preserve"> many things start to change in less</w:t>
      </w:r>
      <w:r w:rsidR="006D6F8C">
        <w:t>on</w:t>
      </w:r>
      <w:r w:rsidR="00F51A9B">
        <w:t xml:space="preserve"> plans.  </w:t>
      </w:r>
      <w:r w:rsidRPr="00F51A9B">
        <w:t>Leinhardt (1993</w:t>
      </w:r>
      <w:r w:rsidR="00F51A9B">
        <w:t xml:space="preserve"> as cited in E. K. Hughes, 2006)</w:t>
      </w:r>
      <w:r w:rsidRPr="00F51A9B">
        <w:t xml:space="preserve"> found that </w:t>
      </w:r>
      <w:r w:rsidRPr="00F51A9B">
        <w:lastRenderedPageBreak/>
        <w:t>e</w:t>
      </w:r>
      <w:r w:rsidR="001E22EE" w:rsidRPr="00F51A9B">
        <w:t xml:space="preserve">xperts anticipate </w:t>
      </w:r>
      <w:r w:rsidR="001E22EE" w:rsidRPr="00F51A9B">
        <w:rPr>
          <w:rFonts w:eastAsia="Times New Roman" w:cs="Times New Roman"/>
          <w:szCs w:val="24"/>
        </w:rPr>
        <w:t>difficulties students might have with cont</w:t>
      </w:r>
      <w:r w:rsidR="00F51A9B">
        <w:rPr>
          <w:rFonts w:eastAsia="Times New Roman" w:cs="Times New Roman"/>
          <w:szCs w:val="24"/>
        </w:rPr>
        <w:t xml:space="preserve">ent, </w:t>
      </w:r>
      <w:r w:rsidR="001E22EE" w:rsidRPr="00BB0112">
        <w:rPr>
          <w:rFonts w:eastAsia="Times New Roman" w:cs="Times New Roman"/>
          <w:szCs w:val="24"/>
        </w:rPr>
        <w:t>att</w:t>
      </w:r>
      <w:r>
        <w:rPr>
          <w:rFonts w:eastAsia="Times New Roman" w:cs="Times New Roman"/>
          <w:szCs w:val="24"/>
        </w:rPr>
        <w:t>e</w:t>
      </w:r>
      <w:r w:rsidR="001E22EE" w:rsidRPr="00BB0112">
        <w:rPr>
          <w:rFonts w:eastAsia="Times New Roman" w:cs="Times New Roman"/>
          <w:szCs w:val="24"/>
        </w:rPr>
        <w:t xml:space="preserve">nd to student </w:t>
      </w:r>
      <w:r>
        <w:rPr>
          <w:rFonts w:eastAsia="Times New Roman" w:cs="Times New Roman"/>
          <w:szCs w:val="24"/>
        </w:rPr>
        <w:t>thinking with more ease</w:t>
      </w:r>
      <w:r w:rsidR="00F51A9B">
        <w:rPr>
          <w:rFonts w:eastAsia="Times New Roman" w:cs="Times New Roman"/>
          <w:szCs w:val="24"/>
        </w:rPr>
        <w:t xml:space="preserve"> and </w:t>
      </w:r>
      <w:r w:rsidR="001E22EE" w:rsidRPr="00BB0112">
        <w:rPr>
          <w:rFonts w:eastAsia="Times New Roman" w:cs="Times New Roman"/>
          <w:szCs w:val="24"/>
        </w:rPr>
        <w:t xml:space="preserve">can think along </w:t>
      </w:r>
      <w:r>
        <w:rPr>
          <w:rFonts w:eastAsia="Times New Roman" w:cs="Times New Roman"/>
          <w:szCs w:val="24"/>
        </w:rPr>
        <w:t xml:space="preserve">two </w:t>
      </w:r>
      <w:r w:rsidR="001E22EE" w:rsidRPr="00BB0112">
        <w:rPr>
          <w:rFonts w:eastAsia="Times New Roman" w:cs="Times New Roman"/>
          <w:szCs w:val="24"/>
        </w:rPr>
        <w:t xml:space="preserve">dimensions (teachers' own thought and </w:t>
      </w:r>
      <w:proofErr w:type="gramStart"/>
      <w:r w:rsidR="001E22EE" w:rsidRPr="00BB0112">
        <w:rPr>
          <w:rFonts w:eastAsia="Times New Roman" w:cs="Times New Roman"/>
          <w:szCs w:val="24"/>
        </w:rPr>
        <w:t>students</w:t>
      </w:r>
      <w:proofErr w:type="gramEnd"/>
      <w:r w:rsidR="001E22EE" w:rsidRPr="00BB0112">
        <w:rPr>
          <w:rFonts w:eastAsia="Times New Roman" w:cs="Times New Roman"/>
          <w:szCs w:val="24"/>
        </w:rPr>
        <w:t xml:space="preserve"> thoughts)</w:t>
      </w:r>
      <w:r>
        <w:rPr>
          <w:rFonts w:eastAsia="Times New Roman" w:cs="Times New Roman"/>
          <w:szCs w:val="24"/>
        </w:rPr>
        <w:t xml:space="preserve">.  </w:t>
      </w:r>
      <w:r w:rsidR="00E128FA">
        <w:rPr>
          <w:rFonts w:eastAsia="Times New Roman" w:cs="Times New Roman"/>
          <w:szCs w:val="24"/>
        </w:rPr>
        <w:t xml:space="preserve">Livingston &amp; </w:t>
      </w:r>
      <w:proofErr w:type="spellStart"/>
      <w:r w:rsidR="00E128FA">
        <w:rPr>
          <w:rFonts w:eastAsia="Times New Roman" w:cs="Times New Roman"/>
          <w:szCs w:val="24"/>
        </w:rPr>
        <w:t>Borko</w:t>
      </w:r>
      <w:proofErr w:type="spellEnd"/>
      <w:r w:rsidR="00E128FA">
        <w:rPr>
          <w:rFonts w:eastAsia="Times New Roman" w:cs="Times New Roman"/>
          <w:szCs w:val="24"/>
        </w:rPr>
        <w:t xml:space="preserve"> </w:t>
      </w:r>
      <w:r w:rsidR="00E128FA">
        <w:rPr>
          <w:rFonts w:eastAsia="Times New Roman" w:cs="Times New Roman"/>
          <w:szCs w:val="24"/>
        </w:rPr>
        <w:fldChar w:fldCharType="begin"/>
      </w:r>
      <w:r w:rsidR="00E128FA">
        <w:rPr>
          <w:rFonts w:eastAsia="Times New Roman" w:cs="Times New Roman"/>
          <w:szCs w:val="24"/>
        </w:rPr>
        <w:instrText xml:space="preserve"> ADDIN ZOTERO_ITEM CSL_CITATION {"citationID":"jjtvgmcns","properties":{"formattedCitation":"(1989)","plainCitation":"(1989)"},"citationItems":[{"id":939,"uris":["http://zotero.org/users/1575519/items/N7TAWQIX"],"uri":["http://zotero.org/users/1575519/items/N7TAWQIX"],"itemData":{"id":939,"type":"article-journal","title":"Expert-novice differences in teaching: A cognitive analysis and implications for teacher education","container-title":"Journal of Teacher Education","page":"36-42","volume":"40","issue":"4","source":"CrossRef","DOI":"10.1177/002248718904000407","ISSN":"0022-4871","shortTitle":"Expert-Novice Differences in Teaching","language":"en","author":[{"family":"Livingston","given":"C."},{"family":"Borko","given":"H."}],"issued":{"date-parts":[["1989"]]},"accessed":{"date-parts":[["2014",12,8]]}},"suppress-author":true}],"schema":"https://github.com/citation-style-language/schema/raw/master/csl-citation.json"} </w:instrText>
      </w:r>
      <w:r w:rsidR="00E128FA">
        <w:rPr>
          <w:rFonts w:eastAsia="Times New Roman" w:cs="Times New Roman"/>
          <w:szCs w:val="24"/>
        </w:rPr>
        <w:fldChar w:fldCharType="separate"/>
      </w:r>
      <w:r w:rsidR="00E128FA" w:rsidRPr="00E128FA">
        <w:rPr>
          <w:rFonts w:cs="Times New Roman"/>
        </w:rPr>
        <w:t>(1989)</w:t>
      </w:r>
      <w:r w:rsidR="00E128FA">
        <w:rPr>
          <w:rFonts w:eastAsia="Times New Roman" w:cs="Times New Roman"/>
          <w:szCs w:val="24"/>
        </w:rPr>
        <w:fldChar w:fldCharType="end"/>
      </w:r>
      <w:r w:rsidR="00E128FA">
        <w:rPr>
          <w:rFonts w:eastAsia="Times New Roman" w:cs="Times New Roman"/>
          <w:szCs w:val="24"/>
        </w:rPr>
        <w:t xml:space="preserve"> found that experienced teacher</w:t>
      </w:r>
      <w:r w:rsidR="001E22EE" w:rsidRPr="00BB0112">
        <w:rPr>
          <w:rFonts w:eastAsia="Times New Roman" w:cs="Times New Roman"/>
          <w:szCs w:val="24"/>
        </w:rPr>
        <w:t>s</w:t>
      </w:r>
      <w:r w:rsidR="00E128FA">
        <w:rPr>
          <w:rFonts w:eastAsia="Times New Roman" w:cs="Times New Roman"/>
          <w:szCs w:val="24"/>
        </w:rPr>
        <w:t>’</w:t>
      </w:r>
      <w:r w:rsidR="001E22EE" w:rsidRPr="00BB0112">
        <w:rPr>
          <w:rFonts w:eastAsia="Times New Roman" w:cs="Times New Roman"/>
          <w:szCs w:val="24"/>
        </w:rPr>
        <w:t xml:space="preserve"> planning </w:t>
      </w:r>
      <w:r w:rsidR="00E128FA">
        <w:rPr>
          <w:rFonts w:eastAsia="Times New Roman" w:cs="Times New Roman"/>
          <w:szCs w:val="24"/>
        </w:rPr>
        <w:t xml:space="preserve">was </w:t>
      </w:r>
      <w:r w:rsidR="001E22EE" w:rsidRPr="00BB0112">
        <w:rPr>
          <w:rFonts w:eastAsia="Times New Roman" w:cs="Times New Roman"/>
          <w:szCs w:val="24"/>
        </w:rPr>
        <w:t>brief and efficient</w:t>
      </w:r>
      <w:r w:rsidR="00E128FA">
        <w:rPr>
          <w:rFonts w:eastAsia="Times New Roman" w:cs="Times New Roman"/>
          <w:szCs w:val="24"/>
        </w:rPr>
        <w:t xml:space="preserve"> and teachers </w:t>
      </w:r>
      <w:r w:rsidR="001E22EE" w:rsidRPr="00BB0112">
        <w:rPr>
          <w:rFonts w:eastAsia="Times New Roman" w:cs="Times New Roman"/>
          <w:szCs w:val="24"/>
        </w:rPr>
        <w:t>could elaborate fully when asked to do so</w:t>
      </w:r>
      <w:r w:rsidR="00E128FA">
        <w:rPr>
          <w:rFonts w:eastAsia="Times New Roman" w:cs="Times New Roman"/>
          <w:szCs w:val="24"/>
        </w:rPr>
        <w:t xml:space="preserve">.  Berliner </w:t>
      </w:r>
      <w:r w:rsidR="00E128FA">
        <w:rPr>
          <w:rFonts w:eastAsia="Times New Roman" w:cs="Times New Roman"/>
          <w:szCs w:val="24"/>
        </w:rPr>
        <w:fldChar w:fldCharType="begin"/>
      </w:r>
      <w:r w:rsidR="00E128FA">
        <w:rPr>
          <w:rFonts w:eastAsia="Times New Roman" w:cs="Times New Roman"/>
          <w:szCs w:val="24"/>
        </w:rPr>
        <w:instrText xml:space="preserve"> ADDIN ZOTERO_ITEM CSL_CITATION {"citationID":"ki4bacjd","properties":{"formattedCitation":"(2001)","plainCitation":"(2001)"},"citationItems":[{"id":191,"uris":["http://zotero.org/users/1575519/items/J8ZPBDA9"],"uri":["http://zotero.org/users/1575519/items/J8ZPBDA9"],"itemData":{"id":191,"type":"article-journal","title":"Learning about and learning from expert teachers","container-title":"International Journal of Educational Research","page":"463-482","volume":"35","source":"ScienceDirect","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DOI":"10.1016/S0883-0355(02)00004-6","ISSN":"0883-0355","journalAbbreviation":"International Journal of Educational Research","author":[{"family":"Berliner","given":"David C."}],"issued":{"date-parts":[["2001"]]},"accessed":{"date-parts":[["2014",5,1]]}},"suppress-author":true}],"schema":"https://github.com/citation-style-language/schema/raw/master/csl-citation.json"} </w:instrText>
      </w:r>
      <w:r w:rsidR="00E128FA">
        <w:rPr>
          <w:rFonts w:eastAsia="Times New Roman" w:cs="Times New Roman"/>
          <w:szCs w:val="24"/>
        </w:rPr>
        <w:fldChar w:fldCharType="separate"/>
      </w:r>
      <w:r w:rsidR="00E128FA" w:rsidRPr="00E128FA">
        <w:rPr>
          <w:rFonts w:cs="Times New Roman"/>
        </w:rPr>
        <w:t>(2001)</w:t>
      </w:r>
      <w:r w:rsidR="00E128FA">
        <w:rPr>
          <w:rFonts w:eastAsia="Times New Roman" w:cs="Times New Roman"/>
          <w:szCs w:val="24"/>
        </w:rPr>
        <w:fldChar w:fldCharType="end"/>
      </w:r>
      <w:r w:rsidR="00E128FA">
        <w:rPr>
          <w:rFonts w:eastAsia="Times New Roman" w:cs="Times New Roman"/>
          <w:szCs w:val="24"/>
        </w:rPr>
        <w:t xml:space="preserve"> found experts to be </w:t>
      </w:r>
      <w:r w:rsidR="006D6F8C" w:rsidRPr="006D6F8C">
        <w:rPr>
          <w:rFonts w:eastAsia="Times New Roman" w:cs="Times New Roman"/>
          <w:szCs w:val="24"/>
        </w:rPr>
        <w:t xml:space="preserve">experts are more flexible, more </w:t>
      </w:r>
      <w:r w:rsidR="00E128FA" w:rsidRPr="006D6F8C">
        <w:rPr>
          <w:rFonts w:eastAsia="Times New Roman" w:cs="Times New Roman"/>
          <w:szCs w:val="24"/>
        </w:rPr>
        <w:t>opportunistic</w:t>
      </w:r>
      <w:r w:rsidR="006D6F8C" w:rsidRPr="006D6F8C">
        <w:rPr>
          <w:rFonts w:eastAsia="Times New Roman" w:cs="Times New Roman"/>
          <w:szCs w:val="24"/>
        </w:rPr>
        <w:t xml:space="preserve"> planners, </w:t>
      </w:r>
      <w:r w:rsidR="00E128FA">
        <w:rPr>
          <w:rFonts w:eastAsia="Times New Roman" w:cs="Times New Roman"/>
          <w:szCs w:val="24"/>
        </w:rPr>
        <w:t xml:space="preserve">and </w:t>
      </w:r>
      <w:r w:rsidR="006D6F8C" w:rsidRPr="006D6F8C">
        <w:rPr>
          <w:rFonts w:eastAsia="Times New Roman" w:cs="Times New Roman"/>
          <w:szCs w:val="24"/>
        </w:rPr>
        <w:t xml:space="preserve">can change their </w:t>
      </w:r>
      <w:r w:rsidR="00E128FA" w:rsidRPr="006D6F8C">
        <w:rPr>
          <w:rFonts w:eastAsia="Times New Roman" w:cs="Times New Roman"/>
          <w:szCs w:val="24"/>
        </w:rPr>
        <w:t>representations</w:t>
      </w:r>
      <w:r w:rsidR="006D6F8C" w:rsidRPr="006D6F8C">
        <w:rPr>
          <w:rFonts w:eastAsia="Times New Roman" w:cs="Times New Roman"/>
          <w:szCs w:val="24"/>
        </w:rPr>
        <w:t xml:space="preserve"> fa</w:t>
      </w:r>
      <w:r w:rsidR="00E128FA">
        <w:rPr>
          <w:rFonts w:eastAsia="Times New Roman" w:cs="Times New Roman"/>
          <w:szCs w:val="24"/>
        </w:rPr>
        <w:t>s</w:t>
      </w:r>
      <w:r w:rsidR="006D6F8C" w:rsidRPr="006D6F8C">
        <w:rPr>
          <w:rFonts w:eastAsia="Times New Roman" w:cs="Times New Roman"/>
          <w:szCs w:val="24"/>
        </w:rPr>
        <w:t xml:space="preserve">ter when it is </w:t>
      </w:r>
      <w:r w:rsidR="00E128FA" w:rsidRPr="006D6F8C">
        <w:rPr>
          <w:rFonts w:eastAsia="Times New Roman" w:cs="Times New Roman"/>
          <w:szCs w:val="24"/>
        </w:rPr>
        <w:t>appropriate</w:t>
      </w:r>
      <w:r w:rsidR="006D6F8C" w:rsidRPr="006D6F8C">
        <w:rPr>
          <w:rFonts w:eastAsia="Times New Roman" w:cs="Times New Roman"/>
          <w:szCs w:val="24"/>
        </w:rPr>
        <w:t xml:space="preserve"> to do so</w:t>
      </w:r>
      <w:r w:rsidR="00E128FA">
        <w:rPr>
          <w:rFonts w:eastAsia="Times New Roman" w:cs="Times New Roman"/>
          <w:szCs w:val="24"/>
        </w:rPr>
        <w:t>” (p. 464).</w:t>
      </w:r>
    </w:p>
    <w:p w14:paraId="7A8EFBA0" w14:textId="77777777" w:rsidR="00BB0112" w:rsidRPr="00BB0112" w:rsidRDefault="00E128FA" w:rsidP="00E128FA">
      <w:pPr>
        <w:rPr>
          <w:rFonts w:eastAsia="Times New Roman" w:cs="Times New Roman"/>
          <w:szCs w:val="24"/>
        </w:rPr>
      </w:pPr>
      <w:r>
        <w:rPr>
          <w:rFonts w:eastAsia="Times New Roman" w:cs="Times New Roman"/>
          <w:szCs w:val="24"/>
        </w:rPr>
        <w:t xml:space="preserve">In a study of 242 principals in which </w:t>
      </w:r>
      <w:r w:rsidR="00BB0112" w:rsidRPr="00BB0112">
        <w:rPr>
          <w:rFonts w:eastAsia="Times New Roman" w:cs="Times New Roman"/>
          <w:szCs w:val="24"/>
        </w:rPr>
        <w:t>principals</w:t>
      </w:r>
      <w:r w:rsidR="00BB0112">
        <w:rPr>
          <w:rFonts w:eastAsia="Times New Roman" w:cs="Times New Roman"/>
          <w:szCs w:val="24"/>
        </w:rPr>
        <w:t xml:space="preserve"> </w:t>
      </w:r>
      <w:r w:rsidR="00BB0112" w:rsidRPr="00BB0112">
        <w:rPr>
          <w:rFonts w:eastAsia="Times New Roman" w:cs="Times New Roman"/>
          <w:szCs w:val="24"/>
        </w:rPr>
        <w:t>explained</w:t>
      </w:r>
      <w:bookmarkStart w:id="0" w:name="_GoBack"/>
      <w:bookmarkEnd w:id="0"/>
      <w:r w:rsidR="00BB0112" w:rsidRPr="00BB0112">
        <w:rPr>
          <w:rFonts w:eastAsia="Times New Roman" w:cs="Times New Roman"/>
          <w:szCs w:val="24"/>
        </w:rPr>
        <w:t xml:space="preserve"> perceived causes of teacher </w:t>
      </w:r>
      <w:r w:rsidR="00BB0112">
        <w:rPr>
          <w:rFonts w:eastAsia="Times New Roman" w:cs="Times New Roman"/>
          <w:szCs w:val="24"/>
        </w:rPr>
        <w:t xml:space="preserve">ineffectiveness in an </w:t>
      </w:r>
      <w:r w:rsidR="00BB0112" w:rsidRPr="00BB0112">
        <w:rPr>
          <w:rFonts w:eastAsia="Times New Roman" w:cs="Times New Roman"/>
          <w:szCs w:val="24"/>
        </w:rPr>
        <w:t>opinion survey</w:t>
      </w:r>
      <w:r>
        <w:rPr>
          <w:rFonts w:eastAsia="Times New Roman" w:cs="Times New Roman"/>
          <w:szCs w:val="24"/>
        </w:rPr>
        <w:t>, l</w:t>
      </w:r>
      <w:r w:rsidR="00BB0112">
        <w:rPr>
          <w:rFonts w:eastAsia="Times New Roman" w:cs="Times New Roman"/>
          <w:szCs w:val="24"/>
        </w:rPr>
        <w:t xml:space="preserve">esson planning skills were </w:t>
      </w:r>
      <w:r>
        <w:rPr>
          <w:rFonts w:eastAsia="Times New Roman" w:cs="Times New Roman"/>
          <w:szCs w:val="24"/>
        </w:rPr>
        <w:t>significantly</w:t>
      </w:r>
      <w:r w:rsidR="00BB0112">
        <w:rPr>
          <w:rFonts w:eastAsia="Times New Roman" w:cs="Times New Roman"/>
          <w:szCs w:val="24"/>
        </w:rPr>
        <w:t xml:space="preserve"> m</w:t>
      </w:r>
      <w:r w:rsidR="00BB0112" w:rsidRPr="00BB0112">
        <w:rPr>
          <w:rFonts w:eastAsia="Times New Roman" w:cs="Times New Roman"/>
          <w:szCs w:val="24"/>
        </w:rPr>
        <w:t xml:space="preserve">ore </w:t>
      </w:r>
      <w:r w:rsidR="00BB0112">
        <w:rPr>
          <w:rFonts w:eastAsia="Times New Roman" w:cs="Times New Roman"/>
          <w:szCs w:val="24"/>
        </w:rPr>
        <w:t xml:space="preserve">of </w:t>
      </w:r>
      <w:r w:rsidR="00BB0112" w:rsidRPr="00BB0112">
        <w:rPr>
          <w:rFonts w:eastAsia="Times New Roman" w:cs="Times New Roman"/>
          <w:szCs w:val="24"/>
        </w:rPr>
        <w:t>a problem in low-performing schools</w:t>
      </w:r>
      <w:r w:rsidR="00BB0112">
        <w:rPr>
          <w:rFonts w:eastAsia="Times New Roman" w:cs="Times New Roman"/>
          <w:szCs w:val="24"/>
        </w:rPr>
        <w:t xml:space="preserve"> than high performing schools </w:t>
      </w:r>
      <w:r>
        <w:rPr>
          <w:rFonts w:eastAsia="Times New Roman" w:cs="Times New Roman"/>
          <w:szCs w:val="24"/>
        </w:rPr>
        <w:fldChar w:fldCharType="begin"/>
      </w:r>
      <w:r>
        <w:rPr>
          <w:rFonts w:eastAsia="Times New Roman" w:cs="Times New Roman"/>
          <w:szCs w:val="24"/>
        </w:rPr>
        <w:instrText xml:space="preserve"> ADDIN ZOTERO_ITEM CSL_CITATION {"citationID":"252celfl0t","properties":{"formattedCitation":"(Torff &amp; Sessions, 2005, p. 543)","plainCitation":"(Torff &amp; Sessions, 2005, p. 543)"},"citationItems":[{"id":65,"uris":["http://zotero.org/users/1575519/items/85KCAERZ"],"uri":["http://zotero.org/users/1575519/items/85KCAERZ"],"itemData":{"id":65,"type":"article-journal","title":"Principals' perceptions of the causes of teacher ineffectiveness.","container-title":"Journal of Educational Psychology","page":"530-537","volume":"97","source":"ProQuest","abstract":"Two hundred forty-two principals in secondary schools completed an opinion survey concerning the perceived causes of teacher ineffectiveness. The most frequently perceived causes were deficiencies in components of pedagogical knowledge--3 in-class components requiring student-teacher interaction (lesson-implementation skills, ability to establish rapport with students, and classroom-management skills), followed by 1 out-of-class component (lesson-planning skills). Deficiencies in content knowledge were the least frequently perceived cause. Principals in high- and low-performing schools produced similar ratings, except that lesson-planning skills were rated as more frequently a perceived cause of teacher ineffectiveness in low-performing schools. Alternative-certification programs that emphasize content knowledge and deemphasize pedagogical knowledge may fail to address the underlying causes of problems of teacher quality in schools. (PsycINFO Database Record (c) 2013 APA, all rights reserved)(journal abstract)","DOI":"http://dx.doi.org.proxy2.cl.msu.edu/10.1037/0022-0663.97.4.530","ISSN":"0022-0663","language":"English","author":[{"family":"Torff","given":"Bruce"},{"family":"Sessions","given":"David N."}],"issued":{"date-parts":[["2005"]]},"accessed":{"date-parts":[["2014",9,11]]}},"locator":"543","label":"page"}],"schema":"https://github.com/citation-style-language/schema/raw/master/csl-citation.json"} </w:instrText>
      </w:r>
      <w:r>
        <w:rPr>
          <w:rFonts w:eastAsia="Times New Roman" w:cs="Times New Roman"/>
          <w:szCs w:val="24"/>
        </w:rPr>
        <w:fldChar w:fldCharType="separate"/>
      </w:r>
      <w:r w:rsidRPr="00E128FA">
        <w:rPr>
          <w:rFonts w:cs="Times New Roman"/>
        </w:rPr>
        <w:t>(Torff &amp; Sessions, 2005, p. 543)</w:t>
      </w:r>
      <w:r>
        <w:rPr>
          <w:rFonts w:eastAsia="Times New Roman" w:cs="Times New Roman"/>
          <w:szCs w:val="24"/>
        </w:rPr>
        <w:fldChar w:fldCharType="end"/>
      </w:r>
      <w:r>
        <w:rPr>
          <w:rFonts w:eastAsia="Times New Roman" w:cs="Times New Roman"/>
          <w:szCs w:val="24"/>
        </w:rPr>
        <w:t xml:space="preserve">.  While it is uncertain from this study alone if </w:t>
      </w:r>
      <w:r w:rsidR="00BB0112" w:rsidRPr="00BB0112">
        <w:rPr>
          <w:rFonts w:eastAsia="Times New Roman" w:cs="Times New Roman"/>
          <w:szCs w:val="24"/>
        </w:rPr>
        <w:t xml:space="preserve">teachers who teach in low performing schools </w:t>
      </w:r>
      <w:r>
        <w:rPr>
          <w:rFonts w:eastAsia="Times New Roman" w:cs="Times New Roman"/>
          <w:szCs w:val="24"/>
        </w:rPr>
        <w:t xml:space="preserve">do have poorer planning skills (which has </w:t>
      </w:r>
      <w:proofErr w:type="gramStart"/>
      <w:r>
        <w:rPr>
          <w:rFonts w:eastAsia="Times New Roman" w:cs="Times New Roman"/>
          <w:szCs w:val="24"/>
        </w:rPr>
        <w:t>an</w:t>
      </w:r>
      <w:proofErr w:type="gramEnd"/>
      <w:r>
        <w:rPr>
          <w:rFonts w:eastAsia="Times New Roman" w:cs="Times New Roman"/>
          <w:szCs w:val="24"/>
        </w:rPr>
        <w:t xml:space="preserve"> causal implication as well) or if p</w:t>
      </w:r>
      <w:r w:rsidR="00BB0112" w:rsidRPr="00BB0112">
        <w:rPr>
          <w:rFonts w:eastAsia="Times New Roman" w:cs="Times New Roman"/>
          <w:szCs w:val="24"/>
        </w:rPr>
        <w:t>rinc</w:t>
      </w:r>
      <w:r>
        <w:rPr>
          <w:rFonts w:eastAsia="Times New Roman" w:cs="Times New Roman"/>
          <w:szCs w:val="24"/>
        </w:rPr>
        <w:t>i</w:t>
      </w:r>
      <w:r w:rsidR="00BB0112" w:rsidRPr="00BB0112">
        <w:rPr>
          <w:rFonts w:eastAsia="Times New Roman" w:cs="Times New Roman"/>
          <w:szCs w:val="24"/>
        </w:rPr>
        <w:t>pals in lower performing schools have a different conception of lesson planning than principals in high</w:t>
      </w:r>
      <w:r>
        <w:rPr>
          <w:rFonts w:eastAsia="Times New Roman" w:cs="Times New Roman"/>
          <w:szCs w:val="24"/>
        </w:rPr>
        <w:t xml:space="preserve"> performing schools.  Either way, it is an interesting finding that perceptions of lesson plans differ across these contexts.</w:t>
      </w:r>
    </w:p>
    <w:p w14:paraId="5A581732" w14:textId="77777777" w:rsidR="004B10D2" w:rsidRPr="00BB0112" w:rsidRDefault="00BB0112" w:rsidP="00AA4D98">
      <w:pPr>
        <w:rPr>
          <w:rFonts w:eastAsia="Times New Roman" w:cs="Times New Roman"/>
          <w:szCs w:val="24"/>
          <w:highlight w:val="magenta"/>
        </w:rPr>
      </w:pPr>
      <w:r w:rsidRPr="00AA4D98">
        <w:rPr>
          <w:b/>
        </w:rPr>
        <w:t xml:space="preserve">Summary of </w:t>
      </w:r>
      <w:r w:rsidR="00AA4D98" w:rsidRPr="00AA4D98">
        <w:rPr>
          <w:b/>
        </w:rPr>
        <w:t>E</w:t>
      </w:r>
      <w:r w:rsidRPr="00AA4D98">
        <w:rPr>
          <w:b/>
        </w:rPr>
        <w:t>xperience</w:t>
      </w:r>
      <w:r w:rsidR="00AA4D98" w:rsidRPr="00AA4D98">
        <w:rPr>
          <w:b/>
        </w:rPr>
        <w:t xml:space="preserve"> and T</w:t>
      </w:r>
      <w:r w:rsidRPr="00AA4D98">
        <w:rPr>
          <w:b/>
        </w:rPr>
        <w:t xml:space="preserve">eacher </w:t>
      </w:r>
      <w:r w:rsidR="00AA4D98" w:rsidRPr="00AA4D98">
        <w:rPr>
          <w:b/>
        </w:rPr>
        <w:t>P</w:t>
      </w:r>
      <w:r w:rsidRPr="00AA4D98">
        <w:rPr>
          <w:b/>
        </w:rPr>
        <w:t>lanning</w:t>
      </w:r>
      <w:r w:rsidR="00AA4D98" w:rsidRPr="00AA4D98">
        <w:rPr>
          <w:b/>
        </w:rPr>
        <w:t>.</w:t>
      </w:r>
      <w:r w:rsidR="00AA4D98">
        <w:t xml:space="preserve"> </w:t>
      </w:r>
      <w:r>
        <w:t xml:space="preserve">As seen from above, </w:t>
      </w:r>
      <w:r w:rsidR="001E22EE" w:rsidRPr="00BB0112">
        <w:t>planning impacts lesson implementation</w:t>
      </w:r>
      <w:r>
        <w:t xml:space="preserve">.  </w:t>
      </w:r>
      <w:r w:rsidR="00E128FA">
        <w:t>E</w:t>
      </w:r>
      <w:r w:rsidR="001E22EE" w:rsidRPr="00BB0112">
        <w:t>xpert</w:t>
      </w:r>
      <w:r w:rsidR="00E128FA">
        <w:t xml:space="preserve"> teachers </w:t>
      </w:r>
      <w:r>
        <w:t>have a m</w:t>
      </w:r>
      <w:r w:rsidR="001E22EE" w:rsidRPr="00BB0112">
        <w:t>ore robust PK, CK, knowledge of student learning, support structures/routines</w:t>
      </w:r>
      <w:r>
        <w:t xml:space="preserve"> and experience, </w:t>
      </w:r>
      <w:r w:rsidR="00E128FA">
        <w:t xml:space="preserve">and </w:t>
      </w:r>
      <w:r>
        <w:t xml:space="preserve">these resources influence planning practices.  Novices (or PSTs) typically have a more difficult time with student thinking and </w:t>
      </w:r>
      <w:r w:rsidR="001E22EE" w:rsidRPr="00BB0112">
        <w:t xml:space="preserve">write goals </w:t>
      </w:r>
      <w:r>
        <w:t xml:space="preserve">and objectives with </w:t>
      </w:r>
      <w:r w:rsidR="001E22EE" w:rsidRPr="00BB0112">
        <w:t>student action/activities in mind rather than understandings</w:t>
      </w:r>
      <w:r>
        <w:t xml:space="preserve"> </w:t>
      </w:r>
      <w:r>
        <w:fldChar w:fldCharType="begin"/>
      </w:r>
      <w:r>
        <w:instrText xml:space="preserve"> ADDIN ZOTERO_ITEM CSL_CITATION {"citationID":"lfjdsep20","properties":{"formattedCitation":"(E. K. Hughes, 2006, p. 108)","plainCitation":"(E. K. Hughes, 2006, p. 108)"},"citationItems":[{"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locator":"108","label":"page"}],"schema":"https://github.com/citation-style-language/schema/raw/master/csl-citation.json"} </w:instrText>
      </w:r>
      <w:r>
        <w:fldChar w:fldCharType="separate"/>
      </w:r>
      <w:r w:rsidRPr="00BB0112">
        <w:rPr>
          <w:rFonts w:cs="Times New Roman"/>
        </w:rPr>
        <w:t>(E. K. Hughes, 2006, p. 108)</w:t>
      </w:r>
      <w:r>
        <w:fldChar w:fldCharType="end"/>
      </w:r>
      <w:r>
        <w:t xml:space="preserve">.  As we have seen in several examples, </w:t>
      </w:r>
      <w:r w:rsidRPr="00BB0112">
        <w:t>teachers' written lesson plans seldom reflect the entire plan</w:t>
      </w:r>
      <w:r>
        <w:t xml:space="preserve"> which makes measuring lesson plans as artifacts of teacher knowledge a difficult task.</w:t>
      </w:r>
    </w:p>
    <w:p w14:paraId="007EAC90" w14:textId="77777777" w:rsidR="00BC7FC1" w:rsidRDefault="00BC7FC1" w:rsidP="00D00799">
      <w:pPr>
        <w:pStyle w:val="Heading2"/>
      </w:pPr>
    </w:p>
    <w:p w14:paraId="16AECA29" w14:textId="77777777" w:rsidR="00E61BC7" w:rsidRPr="00BB0112" w:rsidRDefault="00D00799" w:rsidP="00D00799">
      <w:pPr>
        <w:pStyle w:val="Heading2"/>
      </w:pPr>
      <w:r w:rsidRPr="00BB0112">
        <w:lastRenderedPageBreak/>
        <w:t>Summary</w:t>
      </w:r>
    </w:p>
    <w:p w14:paraId="4A8E4310" w14:textId="77777777" w:rsidR="00D00799" w:rsidRPr="00484041" w:rsidRDefault="0085000E" w:rsidP="00732A97">
      <w:pPr>
        <w:rPr>
          <w:rFonts w:eastAsia="Times New Roman" w:cs="Times New Roman"/>
          <w:szCs w:val="24"/>
        </w:rPr>
      </w:pPr>
      <w:r>
        <w:t>At t</w:t>
      </w:r>
      <w:r w:rsidRPr="00484041">
        <w:t xml:space="preserve">his point I would like to return us to Ralph, Martha and Zelda to see if we can see patterns in their behavior as indicated by other studies.  </w:t>
      </w:r>
      <w:r w:rsidR="00484041">
        <w:t xml:space="preserve">I would like to address the observations </w:t>
      </w:r>
      <w:r w:rsidRPr="00484041">
        <w:t xml:space="preserve">Shroyer (1981, p. 72) </w:t>
      </w:r>
      <w:r w:rsidR="00484041">
        <w:t xml:space="preserve">made of her participants and connect these observations to other studies and results I have previously discussed.  Shroyer (1981) </w:t>
      </w:r>
      <w:r w:rsidRPr="00484041">
        <w:t xml:space="preserve">explained that </w:t>
      </w:r>
      <w:r w:rsidRPr="00484041">
        <w:rPr>
          <w:rFonts w:eastAsia="Times New Roman" w:cs="Times New Roman"/>
          <w:szCs w:val="24"/>
        </w:rPr>
        <w:t xml:space="preserve">all 3 teachers engaged in unit and daily planning as Clark &amp; Peterson suggest in their description of types of planning (1986).  The </w:t>
      </w:r>
      <w:r w:rsidR="00D00799" w:rsidRPr="00484041">
        <w:rPr>
          <w:rFonts w:eastAsia="Times New Roman" w:cs="Times New Roman"/>
          <w:szCs w:val="24"/>
        </w:rPr>
        <w:t xml:space="preserve">unit plans were </w:t>
      </w:r>
      <w:r w:rsidR="00AC3DF8" w:rsidRPr="00484041">
        <w:rPr>
          <w:rFonts w:eastAsia="Times New Roman" w:cs="Times New Roman"/>
          <w:szCs w:val="24"/>
        </w:rPr>
        <w:t>preliminary</w:t>
      </w:r>
      <w:r w:rsidR="00D00799" w:rsidRPr="00484041">
        <w:rPr>
          <w:rFonts w:eastAsia="Times New Roman" w:cs="Times New Roman"/>
          <w:szCs w:val="24"/>
        </w:rPr>
        <w:t xml:space="preserve"> </w:t>
      </w:r>
      <w:r w:rsidR="00AC3DF8">
        <w:rPr>
          <w:rFonts w:eastAsia="Times New Roman" w:cs="Times New Roman"/>
          <w:szCs w:val="24"/>
        </w:rPr>
        <w:t>ideas</w:t>
      </w:r>
      <w:r w:rsidR="00D00799" w:rsidRPr="00484041">
        <w:rPr>
          <w:rFonts w:eastAsia="Times New Roman" w:cs="Times New Roman"/>
          <w:szCs w:val="24"/>
        </w:rPr>
        <w:t xml:space="preserve"> about what they thought they would be able to cover</w:t>
      </w:r>
      <w:r w:rsidR="00AC3DF8">
        <w:rPr>
          <w:rFonts w:eastAsia="Times New Roman" w:cs="Times New Roman"/>
          <w:szCs w:val="24"/>
        </w:rPr>
        <w:t xml:space="preserve">.  These </w:t>
      </w:r>
      <w:r w:rsidR="00D00799" w:rsidRPr="00484041">
        <w:rPr>
          <w:rFonts w:eastAsia="Times New Roman" w:cs="Times New Roman"/>
          <w:szCs w:val="24"/>
        </w:rPr>
        <w:t xml:space="preserve">plans were always revised by the daily plans as the </w:t>
      </w:r>
      <w:r w:rsidR="00AC3DF8">
        <w:rPr>
          <w:rFonts w:eastAsia="Times New Roman" w:cs="Times New Roman"/>
          <w:szCs w:val="24"/>
        </w:rPr>
        <w:t xml:space="preserve">nature </w:t>
      </w:r>
      <w:r w:rsidR="00D00799" w:rsidRPr="00484041">
        <w:rPr>
          <w:rFonts w:eastAsia="Times New Roman" w:cs="Times New Roman"/>
          <w:szCs w:val="24"/>
        </w:rPr>
        <w:t xml:space="preserve">of student </w:t>
      </w:r>
      <w:r w:rsidR="00AC3DF8" w:rsidRPr="00484041">
        <w:rPr>
          <w:rFonts w:eastAsia="Times New Roman" w:cs="Times New Roman"/>
          <w:szCs w:val="24"/>
        </w:rPr>
        <w:t>performance</w:t>
      </w:r>
      <w:r w:rsidR="00D00799" w:rsidRPr="00484041">
        <w:rPr>
          <w:rFonts w:eastAsia="Times New Roman" w:cs="Times New Roman"/>
          <w:szCs w:val="24"/>
        </w:rPr>
        <w:t xml:space="preserve"> could not be made more than a day at a time</w:t>
      </w:r>
      <w:r w:rsidR="00732A97" w:rsidRPr="00484041">
        <w:rPr>
          <w:rFonts w:eastAsia="Times New Roman" w:cs="Times New Roman"/>
          <w:szCs w:val="24"/>
        </w:rPr>
        <w:t xml:space="preserve"> as Nilsson (2008) also found in </w:t>
      </w:r>
      <w:r w:rsidR="00AC3DF8">
        <w:rPr>
          <w:rFonts w:eastAsia="Times New Roman" w:cs="Times New Roman"/>
          <w:szCs w:val="24"/>
        </w:rPr>
        <w:t xml:space="preserve">with science </w:t>
      </w:r>
      <w:r w:rsidR="00732A97" w:rsidRPr="00484041">
        <w:rPr>
          <w:rFonts w:eastAsia="Times New Roman" w:cs="Times New Roman"/>
          <w:szCs w:val="24"/>
        </w:rPr>
        <w:t>PSTs.  D</w:t>
      </w:r>
      <w:r w:rsidR="00D00799" w:rsidRPr="00484041">
        <w:rPr>
          <w:rFonts w:eastAsia="Times New Roman" w:cs="Times New Roman"/>
          <w:szCs w:val="24"/>
        </w:rPr>
        <w:t xml:space="preserve">aily plans were not written out in great details, but neither did the teachers know exactly what they were to do </w:t>
      </w:r>
      <w:proofErr w:type="gramStart"/>
      <w:r w:rsidR="00D00799" w:rsidRPr="00484041">
        <w:rPr>
          <w:rFonts w:eastAsia="Times New Roman" w:cs="Times New Roman"/>
          <w:szCs w:val="24"/>
        </w:rPr>
        <w:t xml:space="preserve">at </w:t>
      </w:r>
      <w:r w:rsidR="00732A97" w:rsidRPr="00484041">
        <w:rPr>
          <w:rFonts w:eastAsia="Times New Roman" w:cs="Times New Roman"/>
          <w:szCs w:val="24"/>
        </w:rPr>
        <w:t>a</w:t>
      </w:r>
      <w:r w:rsidR="00D00799" w:rsidRPr="00484041">
        <w:rPr>
          <w:rFonts w:eastAsia="Times New Roman" w:cs="Times New Roman"/>
          <w:szCs w:val="24"/>
        </w:rPr>
        <w:t>ll times</w:t>
      </w:r>
      <w:proofErr w:type="gramEnd"/>
      <w:r w:rsidR="00AC3DF8">
        <w:rPr>
          <w:rFonts w:eastAsia="Times New Roman" w:cs="Times New Roman"/>
          <w:szCs w:val="24"/>
        </w:rPr>
        <w:t>.  We</w:t>
      </w:r>
      <w:r w:rsidR="00732A97" w:rsidRPr="00484041">
        <w:rPr>
          <w:rFonts w:eastAsia="Times New Roman" w:cs="Times New Roman"/>
          <w:szCs w:val="24"/>
        </w:rPr>
        <w:t xml:space="preserve"> have seen this pattern emerge in a variety of our studies</w:t>
      </w:r>
      <w:r w:rsidR="00AC3DF8">
        <w:rPr>
          <w:rFonts w:eastAsia="Times New Roman" w:cs="Times New Roman"/>
          <w:szCs w:val="24"/>
        </w:rPr>
        <w:t xml:space="preserve"> </w:t>
      </w:r>
      <w:r w:rsidR="00AC3DF8">
        <w:rPr>
          <w:rFonts w:eastAsia="Times New Roman" w:cs="Times New Roman"/>
          <w:szCs w:val="24"/>
        </w:rPr>
        <w:fldChar w:fldCharType="begin"/>
      </w:r>
      <w:r w:rsidR="00AC3DF8">
        <w:rPr>
          <w:rFonts w:eastAsia="Times New Roman" w:cs="Times New Roman"/>
          <w:szCs w:val="24"/>
        </w:rPr>
        <w:instrText xml:space="preserve"> ADDIN ZOTERO_ITEM CSL_CITATION {"citationID":"1a0povo6h8","properties":{"formattedCitation":"(Clark &amp; Peterson, 1986; E. K. Hughes, 2006)","plainCitation":"(Clark &amp; Peterson, 1986; E. K. Hughes, 2006)"},"citationItems":[{"id":239,"uris":["http://zotero.org/users/1575519/items/NH8A9VEK"],"uri":["http://zotero.org/users/1575519/items/NH8A9VEK"],"itemData":{"id":239,"type":"chapter","title":"Teachers' thought processes","container-title":"Handbook of research on teaching","publisher":"Macmillan","publisher-place":"New York, NY","page":"255-296","edition":"3rd","event-place":"New York, NY","author":[{"family":"Clark","given":"C. M."},{"family":"Peterson","given":"Penelope L."}],"editor":[{"family":"Wittrock","given":"M. C."}],"issued":{"date-parts":[["1986"]]}}},{"id":341,"uris":["http://zotero.org/users/1575519/items/XV4N3MIP"],"uri":["http://zotero.org/users/1575519/items/XV4N3MIP"],"itemData":{"id":341,"type":"thesis","title":"Lesson planning as a vehicle for developing pre-service secondary teachers' capacity to focus on students' mathematical thinking","publisher":"University of Pittsburgh","source":"Google Scholar","URL":"http://d-scholarship.pitt.edu/10196/","author":[{"family":"Hughes","given":"Elizabeth Koopman"}],"issued":{"date-parts":[["2006"]]},"accessed":{"date-parts":[["2014",9,19]]}}}],"schema":"https://github.com/citation-style-language/schema/raw/master/csl-citation.json"} </w:instrText>
      </w:r>
      <w:r w:rsidR="00AC3DF8">
        <w:rPr>
          <w:rFonts w:eastAsia="Times New Roman" w:cs="Times New Roman"/>
          <w:szCs w:val="24"/>
        </w:rPr>
        <w:fldChar w:fldCharType="separate"/>
      </w:r>
      <w:r w:rsidR="00AC3DF8" w:rsidRPr="00AC3DF8">
        <w:rPr>
          <w:rFonts w:cs="Times New Roman"/>
        </w:rPr>
        <w:t>(</w:t>
      </w:r>
      <w:r w:rsidR="00AC3DF8">
        <w:rPr>
          <w:rFonts w:cs="Times New Roman"/>
        </w:rPr>
        <w:t xml:space="preserve">see e.g. </w:t>
      </w:r>
      <w:r w:rsidR="00AC3DF8" w:rsidRPr="00AC3DF8">
        <w:rPr>
          <w:rFonts w:cs="Times New Roman"/>
        </w:rPr>
        <w:t>Clark &amp; Peterson, 1986; E. K. Hughes, 2006)</w:t>
      </w:r>
      <w:r w:rsidR="00AC3DF8">
        <w:rPr>
          <w:rFonts w:eastAsia="Times New Roman" w:cs="Times New Roman"/>
          <w:szCs w:val="24"/>
        </w:rPr>
        <w:fldChar w:fldCharType="end"/>
      </w:r>
      <w:r w:rsidR="00732A97" w:rsidRPr="00484041">
        <w:rPr>
          <w:rFonts w:eastAsia="Times New Roman" w:cs="Times New Roman"/>
          <w:szCs w:val="24"/>
        </w:rPr>
        <w:t xml:space="preserve">.  Finally, </w:t>
      </w:r>
      <w:r w:rsidR="00D00799" w:rsidRPr="00484041">
        <w:rPr>
          <w:rFonts w:eastAsia="Times New Roman" w:cs="Times New Roman"/>
          <w:szCs w:val="24"/>
        </w:rPr>
        <w:t xml:space="preserve">some fine tuning, interactive planning, took place while lessons were </w:t>
      </w:r>
      <w:proofErr w:type="gramStart"/>
      <w:r w:rsidR="00D00799" w:rsidRPr="00484041">
        <w:rPr>
          <w:rFonts w:eastAsia="Times New Roman" w:cs="Times New Roman"/>
          <w:szCs w:val="24"/>
        </w:rPr>
        <w:t>actually being</w:t>
      </w:r>
      <w:proofErr w:type="gramEnd"/>
      <w:r w:rsidR="00732A97" w:rsidRPr="00484041">
        <w:rPr>
          <w:rFonts w:eastAsia="Times New Roman" w:cs="Times New Roman"/>
          <w:szCs w:val="24"/>
        </w:rPr>
        <w:t xml:space="preserve"> </w:t>
      </w:r>
      <w:r w:rsidR="00D00799" w:rsidRPr="00484041">
        <w:rPr>
          <w:rFonts w:eastAsia="Times New Roman" w:cs="Times New Roman"/>
          <w:szCs w:val="24"/>
        </w:rPr>
        <w:t>taught</w:t>
      </w:r>
      <w:r w:rsidR="00732A97" w:rsidRPr="00484041">
        <w:rPr>
          <w:rFonts w:eastAsia="Times New Roman" w:cs="Times New Roman"/>
          <w:szCs w:val="24"/>
        </w:rPr>
        <w:t xml:space="preserve"> </w:t>
      </w:r>
      <w:r w:rsidR="00AC3DF8">
        <w:rPr>
          <w:rFonts w:eastAsia="Times New Roman" w:cs="Times New Roman"/>
          <w:szCs w:val="24"/>
        </w:rPr>
        <w:t xml:space="preserve">which </w:t>
      </w:r>
      <w:proofErr w:type="spellStart"/>
      <w:r w:rsidR="00732A97" w:rsidRPr="00484041">
        <w:rPr>
          <w:rFonts w:eastAsia="Times New Roman" w:cs="Times New Roman"/>
          <w:szCs w:val="24"/>
        </w:rPr>
        <w:t>Re</w:t>
      </w:r>
      <w:r w:rsidR="00AC3DF8">
        <w:rPr>
          <w:rFonts w:eastAsia="Times New Roman" w:cs="Times New Roman"/>
          <w:szCs w:val="24"/>
        </w:rPr>
        <w:t>u</w:t>
      </w:r>
      <w:r w:rsidR="00732A97" w:rsidRPr="00484041">
        <w:rPr>
          <w:rFonts w:eastAsia="Times New Roman" w:cs="Times New Roman"/>
          <w:szCs w:val="24"/>
        </w:rPr>
        <w:t>ssser</w:t>
      </w:r>
      <w:proofErr w:type="spellEnd"/>
      <w:r w:rsidR="00AC3DF8">
        <w:rPr>
          <w:rFonts w:eastAsia="Times New Roman" w:cs="Times New Roman"/>
          <w:szCs w:val="24"/>
        </w:rPr>
        <w:t xml:space="preserve"> (</w:t>
      </w:r>
      <w:r w:rsidR="00732A97" w:rsidRPr="00484041">
        <w:rPr>
          <w:rFonts w:eastAsia="Times New Roman" w:cs="Times New Roman"/>
          <w:szCs w:val="24"/>
        </w:rPr>
        <w:t>2000</w:t>
      </w:r>
      <w:r w:rsidR="00AC3DF8">
        <w:rPr>
          <w:rFonts w:eastAsia="Times New Roman" w:cs="Times New Roman"/>
          <w:szCs w:val="24"/>
        </w:rPr>
        <w:t>)</w:t>
      </w:r>
      <w:r w:rsidR="00732A97" w:rsidRPr="00484041">
        <w:rPr>
          <w:rFonts w:eastAsia="Times New Roman" w:cs="Times New Roman"/>
          <w:szCs w:val="24"/>
        </w:rPr>
        <w:t xml:space="preserve"> would argue </w:t>
      </w:r>
      <w:r w:rsidR="00AC3DF8">
        <w:rPr>
          <w:rFonts w:eastAsia="Times New Roman" w:cs="Times New Roman"/>
          <w:szCs w:val="24"/>
        </w:rPr>
        <w:t xml:space="preserve">to be </w:t>
      </w:r>
      <w:proofErr w:type="spellStart"/>
      <w:r w:rsidR="00732A97" w:rsidRPr="00484041">
        <w:rPr>
          <w:rFonts w:eastAsia="Times New Roman" w:cs="Times New Roman"/>
          <w:szCs w:val="24"/>
        </w:rPr>
        <w:t>microadaptations</w:t>
      </w:r>
      <w:proofErr w:type="spellEnd"/>
      <w:r w:rsidR="00732A97" w:rsidRPr="00484041">
        <w:rPr>
          <w:rFonts w:eastAsia="Times New Roman" w:cs="Times New Roman"/>
          <w:szCs w:val="24"/>
        </w:rPr>
        <w:t xml:space="preserve"> as </w:t>
      </w:r>
      <w:r w:rsidR="00D00799" w:rsidRPr="00484041">
        <w:rPr>
          <w:rFonts w:eastAsia="Times New Roman" w:cs="Times New Roman"/>
          <w:szCs w:val="24"/>
        </w:rPr>
        <w:t>teachers made minor deviations, or had to supplement due to circumstances that arose</w:t>
      </w:r>
      <w:r w:rsidR="00732A97" w:rsidRPr="00484041">
        <w:rPr>
          <w:rFonts w:eastAsia="Times New Roman" w:cs="Times New Roman"/>
          <w:szCs w:val="24"/>
        </w:rPr>
        <w:t>.</w:t>
      </w:r>
    </w:p>
    <w:p w14:paraId="4EAF9CAF" w14:textId="77777777" w:rsidR="00AC3DF8" w:rsidRDefault="00732A97" w:rsidP="00AC3DF8">
      <w:pPr>
        <w:rPr>
          <w:rFonts w:eastAsia="Times New Roman" w:cs="Times New Roman"/>
          <w:szCs w:val="24"/>
        </w:rPr>
      </w:pPr>
      <w:r w:rsidRPr="00484041">
        <w:rPr>
          <w:rFonts w:eastAsia="Times New Roman" w:cs="Times New Roman"/>
          <w:szCs w:val="24"/>
        </w:rPr>
        <w:t>Overall, lesson planning is a complicated process in which teachers rely heavily on a variety of informants (</w:t>
      </w:r>
      <w:r w:rsidR="00AC3DF8" w:rsidRPr="00484041">
        <w:rPr>
          <w:rFonts w:eastAsia="Times New Roman" w:cs="Times New Roman"/>
          <w:szCs w:val="24"/>
        </w:rPr>
        <w:t>previous</w:t>
      </w:r>
      <w:r w:rsidRPr="00484041">
        <w:rPr>
          <w:rFonts w:eastAsia="Times New Roman" w:cs="Times New Roman"/>
          <w:szCs w:val="24"/>
        </w:rPr>
        <w:t xml:space="preserve"> experience and education, students, school resources) to make important instructional decision while in the moment of teaching.  </w:t>
      </w:r>
      <w:r w:rsidR="00AC3DF8">
        <w:rPr>
          <w:rFonts w:eastAsia="Times New Roman" w:cs="Times New Roman"/>
          <w:szCs w:val="24"/>
        </w:rPr>
        <w:t>T</w:t>
      </w:r>
      <w:r w:rsidRPr="00484041">
        <w:rPr>
          <w:rFonts w:eastAsia="Times New Roman" w:cs="Times New Roman"/>
          <w:szCs w:val="24"/>
        </w:rPr>
        <w:t xml:space="preserve">eachers </w:t>
      </w:r>
      <w:r w:rsidR="00484041" w:rsidRPr="00484041">
        <w:rPr>
          <w:rFonts w:eastAsia="Times New Roman" w:cs="Times New Roman"/>
          <w:szCs w:val="24"/>
        </w:rPr>
        <w:t xml:space="preserve">do not write everything down, but often have extensive mental images of their plans and that when trained, teachers are able to focus on different components of classroom instruction.  </w:t>
      </w:r>
      <w:r w:rsidR="00AC3DF8">
        <w:rPr>
          <w:rFonts w:eastAsia="Times New Roman" w:cs="Times New Roman"/>
          <w:szCs w:val="24"/>
        </w:rPr>
        <w:t xml:space="preserve">The </w:t>
      </w:r>
      <w:r w:rsidR="00484041" w:rsidRPr="00484041">
        <w:rPr>
          <w:rFonts w:eastAsia="Times New Roman" w:cs="Times New Roman"/>
          <w:szCs w:val="24"/>
        </w:rPr>
        <w:t xml:space="preserve">field </w:t>
      </w:r>
      <w:r w:rsidR="00AC3DF8">
        <w:rPr>
          <w:rFonts w:eastAsia="Times New Roman" w:cs="Times New Roman"/>
          <w:szCs w:val="24"/>
        </w:rPr>
        <w:t xml:space="preserve">has </w:t>
      </w:r>
      <w:r w:rsidR="00484041" w:rsidRPr="00484041">
        <w:rPr>
          <w:rFonts w:eastAsia="Times New Roman" w:cs="Times New Roman"/>
          <w:szCs w:val="24"/>
        </w:rPr>
        <w:t>move</w:t>
      </w:r>
      <w:r w:rsidR="00AC3DF8">
        <w:rPr>
          <w:rFonts w:eastAsia="Times New Roman" w:cs="Times New Roman"/>
          <w:szCs w:val="24"/>
        </w:rPr>
        <w:t>d</w:t>
      </w:r>
      <w:r w:rsidR="00484041" w:rsidRPr="00484041">
        <w:rPr>
          <w:rFonts w:eastAsia="Times New Roman" w:cs="Times New Roman"/>
          <w:szCs w:val="24"/>
        </w:rPr>
        <w:t xml:space="preserve"> from student activity, to checking for understanding, to relying heavily on student thinking to make instructional and curricular decisions</w:t>
      </w:r>
      <w:r w:rsidR="00AC3DF8">
        <w:rPr>
          <w:rFonts w:eastAsia="Times New Roman" w:cs="Times New Roman"/>
          <w:szCs w:val="24"/>
        </w:rPr>
        <w:t xml:space="preserve">.  </w:t>
      </w:r>
    </w:p>
    <w:p w14:paraId="421ABBE4" w14:textId="77777777" w:rsidR="00AC3DF8" w:rsidRDefault="00AC3DF8" w:rsidP="00AC3DF8">
      <w:pPr>
        <w:rPr>
          <w:rFonts w:eastAsia="Times New Roman" w:cs="Times New Roman"/>
          <w:szCs w:val="24"/>
        </w:rPr>
      </w:pPr>
    </w:p>
    <w:p w14:paraId="16A6FD43" w14:textId="77777777" w:rsidR="00484041" w:rsidRDefault="00484041" w:rsidP="00AC3DF8">
      <w:pPr>
        <w:ind w:firstLine="0"/>
        <w:rPr>
          <w:rFonts w:eastAsia="Times New Roman" w:cs="Times New Roman"/>
          <w:szCs w:val="24"/>
        </w:rPr>
      </w:pPr>
      <w:r w:rsidRPr="00484041">
        <w:rPr>
          <w:rFonts w:eastAsia="Times New Roman" w:cs="Times New Roman"/>
          <w:szCs w:val="24"/>
        </w:rPr>
        <w:lastRenderedPageBreak/>
        <w:t>[</w:t>
      </w:r>
      <w:r w:rsidR="00AC3DF8">
        <w:rPr>
          <w:rFonts w:eastAsia="Times New Roman" w:cs="Times New Roman"/>
          <w:szCs w:val="24"/>
        </w:rPr>
        <w:t xml:space="preserve">Note: </w:t>
      </w:r>
      <w:r w:rsidRPr="00484041">
        <w:rPr>
          <w:rFonts w:eastAsia="Times New Roman" w:cs="Times New Roman"/>
          <w:szCs w:val="24"/>
        </w:rPr>
        <w:t xml:space="preserve"> I have more information about lesson study, planning in teams/pairs, and teacher lesson planning compared to other professions.  I have omitted those sections for length of this assignment, though I include this note to remind myself and inform my readers that I can make this information available if needed.]</w:t>
      </w:r>
    </w:p>
    <w:p w14:paraId="1F4EA83E" w14:textId="77777777" w:rsidR="00AC3DF8" w:rsidRDefault="00AC3DF8" w:rsidP="00AC3DF8">
      <w:pPr>
        <w:ind w:firstLine="0"/>
        <w:rPr>
          <w:rFonts w:eastAsia="Times New Roman" w:cs="Times New Roman"/>
          <w:szCs w:val="24"/>
        </w:rPr>
      </w:pPr>
    </w:p>
    <w:p w14:paraId="27990F24" w14:textId="77777777" w:rsidR="00AC3DF8" w:rsidRDefault="00AC3DF8" w:rsidP="00AC3DF8">
      <w:pPr>
        <w:ind w:firstLine="0"/>
        <w:rPr>
          <w:rFonts w:eastAsia="Times New Roman" w:cs="Times New Roman"/>
          <w:szCs w:val="24"/>
        </w:rPr>
      </w:pPr>
    </w:p>
    <w:p w14:paraId="35E6AFE5" w14:textId="77777777" w:rsidR="00AC3DF8" w:rsidRDefault="00AC3DF8" w:rsidP="00AC3DF8">
      <w:pPr>
        <w:ind w:firstLine="0"/>
        <w:rPr>
          <w:rFonts w:eastAsia="Times New Roman" w:cs="Times New Roman"/>
          <w:szCs w:val="24"/>
        </w:rPr>
      </w:pPr>
    </w:p>
    <w:p w14:paraId="6DF6B988" w14:textId="77777777" w:rsidR="00AC3DF8" w:rsidRDefault="00AC3DF8" w:rsidP="00AC3DF8">
      <w:pPr>
        <w:ind w:firstLine="0"/>
        <w:rPr>
          <w:rFonts w:eastAsia="Times New Roman" w:cs="Times New Roman"/>
          <w:szCs w:val="24"/>
        </w:rPr>
      </w:pPr>
    </w:p>
    <w:p w14:paraId="2D389257" w14:textId="77777777" w:rsidR="00AC3DF8" w:rsidRDefault="00AC3DF8" w:rsidP="00AC3DF8">
      <w:pPr>
        <w:ind w:firstLine="0"/>
        <w:rPr>
          <w:rFonts w:eastAsia="Times New Roman" w:cs="Times New Roman"/>
          <w:szCs w:val="24"/>
        </w:rPr>
      </w:pPr>
    </w:p>
    <w:p w14:paraId="6E52D7DD" w14:textId="77777777" w:rsidR="00AC3DF8" w:rsidRDefault="00AC3DF8" w:rsidP="00AC3DF8">
      <w:pPr>
        <w:ind w:firstLine="0"/>
        <w:rPr>
          <w:rFonts w:eastAsia="Times New Roman" w:cs="Times New Roman"/>
          <w:szCs w:val="24"/>
        </w:rPr>
      </w:pPr>
    </w:p>
    <w:p w14:paraId="7B302554" w14:textId="77777777" w:rsidR="00AC3DF8" w:rsidRDefault="00AC3DF8" w:rsidP="00AC3DF8">
      <w:pPr>
        <w:ind w:firstLine="0"/>
        <w:rPr>
          <w:rFonts w:eastAsia="Times New Roman" w:cs="Times New Roman"/>
          <w:szCs w:val="24"/>
        </w:rPr>
      </w:pPr>
    </w:p>
    <w:p w14:paraId="01150506" w14:textId="77777777" w:rsidR="00AC3DF8" w:rsidRDefault="00AC3DF8" w:rsidP="00AC3DF8">
      <w:pPr>
        <w:ind w:firstLine="0"/>
        <w:rPr>
          <w:rFonts w:eastAsia="Times New Roman" w:cs="Times New Roman"/>
          <w:szCs w:val="24"/>
        </w:rPr>
      </w:pPr>
    </w:p>
    <w:p w14:paraId="1E6E7440" w14:textId="77777777" w:rsidR="00AC3DF8" w:rsidRDefault="00AC3DF8" w:rsidP="00AC3DF8">
      <w:pPr>
        <w:ind w:firstLine="0"/>
        <w:rPr>
          <w:rFonts w:eastAsia="Times New Roman" w:cs="Times New Roman"/>
          <w:szCs w:val="24"/>
        </w:rPr>
      </w:pPr>
    </w:p>
    <w:p w14:paraId="0E6E7027" w14:textId="77777777" w:rsidR="00AC3DF8" w:rsidRDefault="00AC3DF8" w:rsidP="00AC3DF8">
      <w:pPr>
        <w:ind w:firstLine="0"/>
        <w:rPr>
          <w:rFonts w:eastAsia="Times New Roman" w:cs="Times New Roman"/>
          <w:szCs w:val="24"/>
        </w:rPr>
      </w:pPr>
    </w:p>
    <w:p w14:paraId="3DD15049" w14:textId="77777777" w:rsidR="00AC3DF8" w:rsidRDefault="00AC3DF8" w:rsidP="00AC3DF8">
      <w:pPr>
        <w:ind w:firstLine="0"/>
        <w:rPr>
          <w:rFonts w:eastAsia="Times New Roman" w:cs="Times New Roman"/>
          <w:szCs w:val="24"/>
        </w:rPr>
      </w:pPr>
    </w:p>
    <w:p w14:paraId="2201E6FC" w14:textId="77777777" w:rsidR="00AC3DF8" w:rsidRDefault="00AC3DF8" w:rsidP="00AC3DF8">
      <w:pPr>
        <w:ind w:firstLine="0"/>
        <w:rPr>
          <w:rFonts w:eastAsia="Times New Roman" w:cs="Times New Roman"/>
          <w:szCs w:val="24"/>
        </w:rPr>
      </w:pPr>
    </w:p>
    <w:p w14:paraId="3E072744" w14:textId="77777777" w:rsidR="00AC3DF8" w:rsidRDefault="00AC3DF8" w:rsidP="00AC3DF8">
      <w:pPr>
        <w:ind w:firstLine="0"/>
        <w:rPr>
          <w:rFonts w:eastAsia="Times New Roman" w:cs="Times New Roman"/>
          <w:szCs w:val="24"/>
        </w:rPr>
      </w:pPr>
    </w:p>
    <w:p w14:paraId="337A2DC0" w14:textId="77777777" w:rsidR="00AC3DF8" w:rsidRDefault="00AC3DF8" w:rsidP="00AC3DF8">
      <w:pPr>
        <w:ind w:firstLine="0"/>
        <w:rPr>
          <w:rFonts w:eastAsia="Times New Roman" w:cs="Times New Roman"/>
          <w:szCs w:val="24"/>
        </w:rPr>
      </w:pPr>
    </w:p>
    <w:p w14:paraId="7139F49D" w14:textId="77777777" w:rsidR="00AC3DF8" w:rsidRDefault="00AC3DF8" w:rsidP="00AC3DF8">
      <w:pPr>
        <w:ind w:firstLine="0"/>
        <w:rPr>
          <w:rFonts w:eastAsia="Times New Roman" w:cs="Times New Roman"/>
          <w:szCs w:val="24"/>
        </w:rPr>
      </w:pPr>
    </w:p>
    <w:p w14:paraId="576A3161" w14:textId="77777777" w:rsidR="00AC3DF8" w:rsidRDefault="00AC3DF8" w:rsidP="00AC3DF8">
      <w:pPr>
        <w:ind w:firstLine="0"/>
        <w:rPr>
          <w:rFonts w:eastAsia="Times New Roman" w:cs="Times New Roman"/>
          <w:szCs w:val="24"/>
        </w:rPr>
      </w:pPr>
    </w:p>
    <w:p w14:paraId="1FF54A4E" w14:textId="77777777" w:rsidR="00BC7FC1" w:rsidRDefault="00BC7FC1" w:rsidP="00AC3DF8">
      <w:pPr>
        <w:ind w:firstLine="0"/>
        <w:rPr>
          <w:rFonts w:eastAsia="Times New Roman" w:cs="Times New Roman"/>
          <w:szCs w:val="24"/>
        </w:rPr>
      </w:pPr>
    </w:p>
    <w:p w14:paraId="203053AD" w14:textId="77777777" w:rsidR="00BC7FC1" w:rsidRDefault="00BC7FC1" w:rsidP="00AC3DF8">
      <w:pPr>
        <w:ind w:firstLine="0"/>
        <w:rPr>
          <w:rFonts w:eastAsia="Times New Roman" w:cs="Times New Roman"/>
          <w:szCs w:val="24"/>
        </w:rPr>
      </w:pPr>
    </w:p>
    <w:p w14:paraId="7906D64E" w14:textId="77777777" w:rsidR="00BC7FC1" w:rsidRDefault="00BC7FC1" w:rsidP="00AC3DF8">
      <w:pPr>
        <w:ind w:firstLine="0"/>
        <w:rPr>
          <w:rFonts w:eastAsia="Times New Roman" w:cs="Times New Roman"/>
          <w:szCs w:val="24"/>
        </w:rPr>
      </w:pPr>
    </w:p>
    <w:p w14:paraId="165872F6" w14:textId="77777777" w:rsidR="00AC3DF8" w:rsidRDefault="00AC3DF8" w:rsidP="00AC3DF8">
      <w:pPr>
        <w:ind w:firstLine="0"/>
        <w:jc w:val="center"/>
        <w:rPr>
          <w:rFonts w:eastAsia="Times New Roman" w:cs="Times New Roman"/>
          <w:szCs w:val="24"/>
        </w:rPr>
      </w:pPr>
      <w:r>
        <w:rPr>
          <w:rFonts w:eastAsia="Times New Roman" w:cs="Times New Roman"/>
          <w:szCs w:val="24"/>
        </w:rPr>
        <w:lastRenderedPageBreak/>
        <w:t>References</w:t>
      </w:r>
    </w:p>
    <w:p w14:paraId="5A3F0E53" w14:textId="77777777" w:rsidR="00AC3DF8" w:rsidRPr="00AC3DF8" w:rsidRDefault="00AC3DF8" w:rsidP="00AC3DF8">
      <w:pPr>
        <w:pStyle w:val="Bibliography"/>
        <w:rPr>
          <w:rFonts w:cs="Times New Roman"/>
        </w:rPr>
      </w:pPr>
      <w:r>
        <w:rPr>
          <w:rFonts w:eastAsia="Times New Roman"/>
        </w:rPr>
        <w:fldChar w:fldCharType="begin"/>
      </w:r>
      <w:r>
        <w:rPr>
          <w:rFonts w:eastAsia="Times New Roman"/>
        </w:rPr>
        <w:instrText xml:space="preserve"> ADDIN ZOTERO_BIBL {"custom":[]} CSL_BIBLIOGRAPHY </w:instrText>
      </w:r>
      <w:r>
        <w:rPr>
          <w:rFonts w:eastAsia="Times New Roman"/>
        </w:rPr>
        <w:fldChar w:fldCharType="separate"/>
      </w:r>
      <w:r w:rsidRPr="00AC3DF8">
        <w:rPr>
          <w:rFonts w:cs="Times New Roman"/>
        </w:rPr>
        <w:t xml:space="preserve">Berg, C. A., Clough, M., Hunter, M., Sousa, D. A., &amp; Lindauer, I. E. (1990). Hunter lesson design: The wrong one for teaching science. </w:t>
      </w:r>
      <w:r w:rsidRPr="00AC3DF8">
        <w:rPr>
          <w:rFonts w:cs="Times New Roman"/>
          <w:i/>
          <w:iCs/>
        </w:rPr>
        <w:t>Educational Leadership</w:t>
      </w:r>
      <w:r w:rsidRPr="00AC3DF8">
        <w:rPr>
          <w:rFonts w:cs="Times New Roman"/>
        </w:rPr>
        <w:t xml:space="preserve">, </w:t>
      </w:r>
      <w:r w:rsidRPr="00AC3DF8">
        <w:rPr>
          <w:rFonts w:cs="Times New Roman"/>
          <w:i/>
          <w:iCs/>
        </w:rPr>
        <w:t>48</w:t>
      </w:r>
      <w:r w:rsidRPr="00AC3DF8">
        <w:rPr>
          <w:rFonts w:cs="Times New Roman"/>
        </w:rPr>
        <w:t>(4), 73–78.</w:t>
      </w:r>
    </w:p>
    <w:p w14:paraId="40156084" w14:textId="77777777" w:rsidR="00AC3DF8" w:rsidRPr="00AC3DF8" w:rsidRDefault="00AC3DF8" w:rsidP="00AC3DF8">
      <w:pPr>
        <w:pStyle w:val="Bibliography"/>
        <w:rPr>
          <w:rFonts w:cs="Times New Roman"/>
        </w:rPr>
      </w:pPr>
      <w:r w:rsidRPr="00AC3DF8">
        <w:rPr>
          <w:rFonts w:cs="Times New Roman"/>
        </w:rPr>
        <w:t xml:space="preserve">Berliner, D. C. (2001). Learning about and learning from expert teachers. </w:t>
      </w:r>
      <w:r w:rsidRPr="00AC3DF8">
        <w:rPr>
          <w:rFonts w:cs="Times New Roman"/>
          <w:i/>
          <w:iCs/>
        </w:rPr>
        <w:t>International Journal of Educational Research</w:t>
      </w:r>
      <w:r w:rsidRPr="00AC3DF8">
        <w:rPr>
          <w:rFonts w:cs="Times New Roman"/>
        </w:rPr>
        <w:t xml:space="preserve">, </w:t>
      </w:r>
      <w:r w:rsidRPr="00AC3DF8">
        <w:rPr>
          <w:rFonts w:cs="Times New Roman"/>
          <w:i/>
          <w:iCs/>
        </w:rPr>
        <w:t>35</w:t>
      </w:r>
      <w:r w:rsidRPr="00AC3DF8">
        <w:rPr>
          <w:rFonts w:cs="Times New Roman"/>
        </w:rPr>
        <w:t>, 463–482. doi:10.1016/S0883-0355(02)00004-6</w:t>
      </w:r>
    </w:p>
    <w:p w14:paraId="0F24840B" w14:textId="77777777" w:rsidR="00AC3DF8" w:rsidRPr="00AC3DF8" w:rsidRDefault="00AC3DF8" w:rsidP="00AC3DF8">
      <w:pPr>
        <w:pStyle w:val="Bibliography"/>
        <w:rPr>
          <w:rFonts w:cs="Times New Roman"/>
        </w:rPr>
      </w:pPr>
      <w:r w:rsidRPr="00AC3DF8">
        <w:rPr>
          <w:rFonts w:cs="Times New Roman"/>
        </w:rPr>
        <w:t xml:space="preserve">Bray, W. S. (2013). How to leverage the potential of mathematical errors. </w:t>
      </w:r>
      <w:r w:rsidRPr="00AC3DF8">
        <w:rPr>
          <w:rFonts w:cs="Times New Roman"/>
          <w:i/>
          <w:iCs/>
        </w:rPr>
        <w:t>Teaching Children Mathematics</w:t>
      </w:r>
      <w:r w:rsidRPr="00AC3DF8">
        <w:rPr>
          <w:rFonts w:cs="Times New Roman"/>
        </w:rPr>
        <w:t xml:space="preserve">, </w:t>
      </w:r>
      <w:r w:rsidRPr="00AC3DF8">
        <w:rPr>
          <w:rFonts w:cs="Times New Roman"/>
          <w:i/>
          <w:iCs/>
        </w:rPr>
        <w:t>19</w:t>
      </w:r>
      <w:r w:rsidRPr="00AC3DF8">
        <w:rPr>
          <w:rFonts w:cs="Times New Roman"/>
        </w:rPr>
        <w:t>(7), 424–431.</w:t>
      </w:r>
    </w:p>
    <w:p w14:paraId="06EA568B" w14:textId="77777777" w:rsidR="00AC3DF8" w:rsidRPr="00AC3DF8" w:rsidRDefault="00AC3DF8" w:rsidP="00AC3DF8">
      <w:pPr>
        <w:pStyle w:val="Bibliography"/>
        <w:rPr>
          <w:rFonts w:cs="Times New Roman"/>
        </w:rPr>
      </w:pPr>
      <w:r w:rsidRPr="00AC3DF8">
        <w:rPr>
          <w:rFonts w:cs="Times New Roman"/>
        </w:rPr>
        <w:t xml:space="preserve">Clark, C. M., &amp; Peterson, P. L. (1986). Teachers’ thought processes. In M. C. Wittrock (Ed.), </w:t>
      </w:r>
      <w:r w:rsidRPr="00AC3DF8">
        <w:rPr>
          <w:rFonts w:cs="Times New Roman"/>
          <w:i/>
          <w:iCs/>
        </w:rPr>
        <w:t>Handbook of research on teaching</w:t>
      </w:r>
      <w:r w:rsidRPr="00AC3DF8">
        <w:rPr>
          <w:rFonts w:cs="Times New Roman"/>
        </w:rPr>
        <w:t xml:space="preserve"> (3rd ed., pp. 255–296). New York, NY: Macmillan.</w:t>
      </w:r>
    </w:p>
    <w:p w14:paraId="6706BCFA" w14:textId="77777777" w:rsidR="00AC3DF8" w:rsidRPr="00AC3DF8" w:rsidRDefault="00AC3DF8" w:rsidP="00AC3DF8">
      <w:pPr>
        <w:pStyle w:val="Bibliography"/>
        <w:rPr>
          <w:rFonts w:cs="Times New Roman"/>
        </w:rPr>
      </w:pPr>
      <w:r w:rsidRPr="00AC3DF8">
        <w:rPr>
          <w:rFonts w:cs="Times New Roman"/>
        </w:rPr>
        <w:t xml:space="preserve">Dewey, J. (1902). The child and the curriculum. In R. D. Archambault (Ed.), </w:t>
      </w:r>
      <w:r w:rsidRPr="00AC3DF8">
        <w:rPr>
          <w:rFonts w:cs="Times New Roman"/>
          <w:i/>
          <w:iCs/>
        </w:rPr>
        <w:t>John Dewey on education</w:t>
      </w:r>
      <w:r w:rsidRPr="00AC3DF8">
        <w:rPr>
          <w:rFonts w:cs="Times New Roman"/>
        </w:rPr>
        <w:t>. Chicago, IL: The University of Chicago Press.</w:t>
      </w:r>
    </w:p>
    <w:p w14:paraId="088CC2A7" w14:textId="77777777" w:rsidR="00AC3DF8" w:rsidRPr="00AC3DF8" w:rsidRDefault="00AC3DF8" w:rsidP="00AC3DF8">
      <w:pPr>
        <w:pStyle w:val="Bibliography"/>
        <w:rPr>
          <w:rFonts w:cs="Times New Roman"/>
        </w:rPr>
      </w:pPr>
      <w:r w:rsidRPr="00AC3DF8">
        <w:rPr>
          <w:rFonts w:cs="Times New Roman"/>
        </w:rPr>
        <w:t xml:space="preserve">Hill, H. C., Rowan, B., &amp; Ball, D. L. (2005). Effects of teachers’ mathematical knowledge for teaching on student achievement. </w:t>
      </w:r>
      <w:r w:rsidRPr="00AC3DF8">
        <w:rPr>
          <w:rFonts w:cs="Times New Roman"/>
          <w:i/>
          <w:iCs/>
        </w:rPr>
        <w:t>American Educational Research Journal</w:t>
      </w:r>
      <w:r w:rsidRPr="00AC3DF8">
        <w:rPr>
          <w:rFonts w:cs="Times New Roman"/>
        </w:rPr>
        <w:t xml:space="preserve">, </w:t>
      </w:r>
      <w:r w:rsidRPr="00AC3DF8">
        <w:rPr>
          <w:rFonts w:cs="Times New Roman"/>
          <w:i/>
          <w:iCs/>
        </w:rPr>
        <w:t>42</w:t>
      </w:r>
      <w:r w:rsidRPr="00AC3DF8">
        <w:rPr>
          <w:rFonts w:cs="Times New Roman"/>
        </w:rPr>
        <w:t>, 371–406.</w:t>
      </w:r>
    </w:p>
    <w:p w14:paraId="1B142F80" w14:textId="77777777" w:rsidR="00AC3DF8" w:rsidRPr="00AC3DF8" w:rsidRDefault="00AC3DF8" w:rsidP="00AC3DF8">
      <w:pPr>
        <w:pStyle w:val="Bibliography"/>
        <w:rPr>
          <w:rFonts w:cs="Times New Roman"/>
        </w:rPr>
      </w:pPr>
      <w:r w:rsidRPr="00AC3DF8">
        <w:rPr>
          <w:rFonts w:cs="Times New Roman"/>
        </w:rPr>
        <w:t xml:space="preserve">Hughes, E. K. (2006). </w:t>
      </w:r>
      <w:r w:rsidRPr="00AC3DF8">
        <w:rPr>
          <w:rFonts w:cs="Times New Roman"/>
          <w:i/>
          <w:iCs/>
        </w:rPr>
        <w:t>Lesson planning as a vehicle for developing pre-service secondary teachers’ capacity to focus on students’ mathematical thinking</w:t>
      </w:r>
      <w:r w:rsidRPr="00AC3DF8">
        <w:rPr>
          <w:rFonts w:cs="Times New Roman"/>
        </w:rPr>
        <w:t>. University of Pittsburgh. Retrieved from http://d-scholarship.pitt.edu/10196/</w:t>
      </w:r>
    </w:p>
    <w:p w14:paraId="706F0921" w14:textId="77777777" w:rsidR="00AC3DF8" w:rsidRPr="00AC3DF8" w:rsidRDefault="00AC3DF8" w:rsidP="00AC3DF8">
      <w:pPr>
        <w:pStyle w:val="Bibliography"/>
        <w:rPr>
          <w:rFonts w:cs="Times New Roman"/>
        </w:rPr>
      </w:pPr>
      <w:r w:rsidRPr="00AC3DF8">
        <w:rPr>
          <w:rFonts w:cs="Times New Roman"/>
        </w:rPr>
        <w:t>Hughes, S. A. (2005). Some canaries left behind? Evaluating a state</w:t>
      </w:r>
      <w:r w:rsidRPr="00AC3DF8">
        <w:rPr>
          <w:rFonts w:ascii="Cambria Math" w:hAnsi="Cambria Math" w:cs="Cambria Math"/>
        </w:rPr>
        <w:t>‐</w:t>
      </w:r>
      <w:r w:rsidRPr="00AC3DF8">
        <w:rPr>
          <w:rFonts w:cs="Times New Roman"/>
        </w:rPr>
        <w:t xml:space="preserve">endorsed lesson plan database and its social construction of who and what counts. </w:t>
      </w:r>
      <w:r w:rsidRPr="00AC3DF8">
        <w:rPr>
          <w:rFonts w:cs="Times New Roman"/>
          <w:i/>
          <w:iCs/>
        </w:rPr>
        <w:t>International Journal of Inclusive Education</w:t>
      </w:r>
      <w:r w:rsidRPr="00AC3DF8">
        <w:rPr>
          <w:rFonts w:cs="Times New Roman"/>
        </w:rPr>
        <w:t xml:space="preserve">, </w:t>
      </w:r>
      <w:r w:rsidRPr="00AC3DF8">
        <w:rPr>
          <w:rFonts w:cs="Times New Roman"/>
          <w:i/>
          <w:iCs/>
        </w:rPr>
        <w:t>9</w:t>
      </w:r>
      <w:r w:rsidRPr="00AC3DF8">
        <w:rPr>
          <w:rFonts w:cs="Times New Roman"/>
        </w:rPr>
        <w:t>, 105–138. doi:10.1080/1360311042000315523</w:t>
      </w:r>
    </w:p>
    <w:p w14:paraId="6EBE29B3" w14:textId="77777777" w:rsidR="00AC3DF8" w:rsidRPr="00AC3DF8" w:rsidRDefault="00AC3DF8" w:rsidP="00AC3DF8">
      <w:pPr>
        <w:pStyle w:val="Bibliography"/>
        <w:rPr>
          <w:rFonts w:cs="Times New Roman"/>
        </w:rPr>
      </w:pPr>
      <w:r w:rsidRPr="00AC3DF8">
        <w:rPr>
          <w:rFonts w:cs="Times New Roman"/>
        </w:rPr>
        <w:t xml:space="preserve">Hunter, M. (1985). What’s wrong with Madeline Hunter? </w:t>
      </w:r>
      <w:r w:rsidRPr="00AC3DF8">
        <w:rPr>
          <w:rFonts w:cs="Times New Roman"/>
          <w:i/>
          <w:iCs/>
        </w:rPr>
        <w:t>Educational Leadership</w:t>
      </w:r>
      <w:r w:rsidRPr="00AC3DF8">
        <w:rPr>
          <w:rFonts w:cs="Times New Roman"/>
        </w:rPr>
        <w:t xml:space="preserve">, </w:t>
      </w:r>
      <w:r w:rsidRPr="00AC3DF8">
        <w:rPr>
          <w:rFonts w:cs="Times New Roman"/>
          <w:i/>
          <w:iCs/>
        </w:rPr>
        <w:t>42</w:t>
      </w:r>
      <w:r w:rsidRPr="00AC3DF8">
        <w:rPr>
          <w:rFonts w:cs="Times New Roman"/>
        </w:rPr>
        <w:t>(5), 57–60.</w:t>
      </w:r>
    </w:p>
    <w:p w14:paraId="1052BBD4" w14:textId="77777777" w:rsidR="00AC3DF8" w:rsidRPr="00AC3DF8" w:rsidRDefault="00AC3DF8" w:rsidP="00AC3DF8">
      <w:pPr>
        <w:pStyle w:val="Bibliography"/>
        <w:rPr>
          <w:rFonts w:cs="Times New Roman"/>
        </w:rPr>
      </w:pPr>
      <w:r w:rsidRPr="00AC3DF8">
        <w:rPr>
          <w:rFonts w:cs="Times New Roman"/>
        </w:rPr>
        <w:t xml:space="preserve">Johnson, A. P. (2000). It’s time for Madeline Hunter to go: A new look at lesson plan design. </w:t>
      </w:r>
      <w:r w:rsidRPr="00AC3DF8">
        <w:rPr>
          <w:rFonts w:cs="Times New Roman"/>
          <w:i/>
          <w:iCs/>
        </w:rPr>
        <w:t>Action in Teacher Education</w:t>
      </w:r>
      <w:r w:rsidRPr="00AC3DF8">
        <w:rPr>
          <w:rFonts w:cs="Times New Roman"/>
        </w:rPr>
        <w:t xml:space="preserve">, </w:t>
      </w:r>
      <w:r w:rsidRPr="00AC3DF8">
        <w:rPr>
          <w:rFonts w:cs="Times New Roman"/>
          <w:i/>
          <w:iCs/>
        </w:rPr>
        <w:t>22</w:t>
      </w:r>
      <w:r w:rsidRPr="00AC3DF8">
        <w:rPr>
          <w:rFonts w:cs="Times New Roman"/>
        </w:rPr>
        <w:t>, 72–78. doi:10.1080/01626620.2000.10462994</w:t>
      </w:r>
    </w:p>
    <w:p w14:paraId="50FC7AF9" w14:textId="77777777" w:rsidR="00AC3DF8" w:rsidRPr="00AC3DF8" w:rsidRDefault="00AC3DF8" w:rsidP="00AC3DF8">
      <w:pPr>
        <w:pStyle w:val="Bibliography"/>
        <w:rPr>
          <w:rFonts w:cs="Times New Roman"/>
        </w:rPr>
      </w:pPr>
      <w:r w:rsidRPr="00AC3DF8">
        <w:rPr>
          <w:rFonts w:cs="Times New Roman"/>
        </w:rPr>
        <w:lastRenderedPageBreak/>
        <w:t xml:space="preserve">Livingston, C., &amp; Borko, H. (1989). Expert-novice differences in teaching: A cognitive analysis and implications for teacher education. </w:t>
      </w:r>
      <w:r w:rsidRPr="00AC3DF8">
        <w:rPr>
          <w:rFonts w:cs="Times New Roman"/>
          <w:i/>
          <w:iCs/>
        </w:rPr>
        <w:t>Journal of Teacher Education</w:t>
      </w:r>
      <w:r w:rsidRPr="00AC3DF8">
        <w:rPr>
          <w:rFonts w:cs="Times New Roman"/>
        </w:rPr>
        <w:t xml:space="preserve">, </w:t>
      </w:r>
      <w:r w:rsidRPr="00AC3DF8">
        <w:rPr>
          <w:rFonts w:cs="Times New Roman"/>
          <w:i/>
          <w:iCs/>
        </w:rPr>
        <w:t>40</w:t>
      </w:r>
      <w:r w:rsidRPr="00AC3DF8">
        <w:rPr>
          <w:rFonts w:cs="Times New Roman"/>
        </w:rPr>
        <w:t>(4), 36–42. doi:10.1177/002248718904000407</w:t>
      </w:r>
    </w:p>
    <w:p w14:paraId="01067CD3" w14:textId="77777777" w:rsidR="00AC3DF8" w:rsidRPr="00AC3DF8" w:rsidRDefault="00AC3DF8" w:rsidP="00AC3DF8">
      <w:pPr>
        <w:pStyle w:val="Bibliography"/>
        <w:rPr>
          <w:rFonts w:cs="Times New Roman"/>
        </w:rPr>
      </w:pPr>
      <w:r w:rsidRPr="00AC3DF8">
        <w:rPr>
          <w:rFonts w:cs="Times New Roman"/>
        </w:rPr>
        <w:t xml:space="preserve">May, W. T. (1986). Teaching students how to plan: The dominant model and alternatives. </w:t>
      </w:r>
      <w:r w:rsidRPr="00AC3DF8">
        <w:rPr>
          <w:rFonts w:cs="Times New Roman"/>
          <w:i/>
          <w:iCs/>
        </w:rPr>
        <w:t>Journal of Teacher Education</w:t>
      </w:r>
      <w:r w:rsidRPr="00AC3DF8">
        <w:rPr>
          <w:rFonts w:cs="Times New Roman"/>
        </w:rPr>
        <w:t xml:space="preserve">, </w:t>
      </w:r>
      <w:r w:rsidRPr="00AC3DF8">
        <w:rPr>
          <w:rFonts w:cs="Times New Roman"/>
          <w:i/>
          <w:iCs/>
        </w:rPr>
        <w:t>37</w:t>
      </w:r>
      <w:r w:rsidRPr="00AC3DF8">
        <w:rPr>
          <w:rFonts w:cs="Times New Roman"/>
        </w:rPr>
        <w:t>(6), 6–12. doi:10.1177/002248718603700602</w:t>
      </w:r>
    </w:p>
    <w:p w14:paraId="70EF6060" w14:textId="77777777" w:rsidR="00AC3DF8" w:rsidRPr="00AC3DF8" w:rsidRDefault="00AC3DF8" w:rsidP="00AC3DF8">
      <w:pPr>
        <w:pStyle w:val="Bibliography"/>
        <w:rPr>
          <w:rFonts w:cs="Times New Roman"/>
        </w:rPr>
      </w:pPr>
      <w:r w:rsidRPr="00AC3DF8">
        <w:rPr>
          <w:rFonts w:cs="Times New Roman"/>
        </w:rPr>
        <w:t xml:space="preserve">Morine, G. (1973). Planning skills: Paradox and parodies. </w:t>
      </w:r>
      <w:r w:rsidRPr="00AC3DF8">
        <w:rPr>
          <w:rFonts w:cs="Times New Roman"/>
          <w:i/>
          <w:iCs/>
        </w:rPr>
        <w:t>Journal of Teacher Education</w:t>
      </w:r>
      <w:r w:rsidRPr="00AC3DF8">
        <w:rPr>
          <w:rFonts w:cs="Times New Roman"/>
        </w:rPr>
        <w:t xml:space="preserve">, </w:t>
      </w:r>
      <w:r w:rsidRPr="00AC3DF8">
        <w:rPr>
          <w:rFonts w:cs="Times New Roman"/>
          <w:i/>
          <w:iCs/>
        </w:rPr>
        <w:t>24</w:t>
      </w:r>
      <w:r w:rsidRPr="00AC3DF8">
        <w:rPr>
          <w:rFonts w:cs="Times New Roman"/>
        </w:rPr>
        <w:t>, 135–143. doi:10.1177/002248717302400212</w:t>
      </w:r>
    </w:p>
    <w:p w14:paraId="2A5125C8" w14:textId="77777777" w:rsidR="00AC3DF8" w:rsidRPr="00AC3DF8" w:rsidRDefault="00AC3DF8" w:rsidP="00AC3DF8">
      <w:pPr>
        <w:pStyle w:val="Bibliography"/>
        <w:rPr>
          <w:rFonts w:cs="Times New Roman"/>
        </w:rPr>
      </w:pPr>
      <w:r w:rsidRPr="00AC3DF8">
        <w:rPr>
          <w:rFonts w:cs="Times New Roman"/>
        </w:rPr>
        <w:t>NCTM. (1980). An agenda for action: Recommendation for school mathematics of the 1980s. Retrieved from http://www.nctm.org/standards/content.aspx?id=17278</w:t>
      </w:r>
    </w:p>
    <w:p w14:paraId="0623460C" w14:textId="77777777" w:rsidR="00AC3DF8" w:rsidRPr="00AC3DF8" w:rsidRDefault="00AC3DF8" w:rsidP="00AC3DF8">
      <w:pPr>
        <w:pStyle w:val="Bibliography"/>
        <w:rPr>
          <w:rFonts w:cs="Times New Roman"/>
        </w:rPr>
      </w:pPr>
      <w:r w:rsidRPr="00AC3DF8">
        <w:rPr>
          <w:rFonts w:cs="Times New Roman"/>
        </w:rPr>
        <w:t xml:space="preserve">Nilsson, P. (2008). Teaching for understanding: The complex nature of pedagogical content knowledge in pre-service education. </w:t>
      </w:r>
      <w:r w:rsidRPr="00AC3DF8">
        <w:rPr>
          <w:rFonts w:cs="Times New Roman"/>
          <w:i/>
          <w:iCs/>
        </w:rPr>
        <w:t>International Journal of Science Education</w:t>
      </w:r>
      <w:r w:rsidRPr="00AC3DF8">
        <w:rPr>
          <w:rFonts w:cs="Times New Roman"/>
        </w:rPr>
        <w:t xml:space="preserve">, </w:t>
      </w:r>
      <w:r w:rsidRPr="00AC3DF8">
        <w:rPr>
          <w:rFonts w:cs="Times New Roman"/>
          <w:i/>
          <w:iCs/>
        </w:rPr>
        <w:t>30</w:t>
      </w:r>
      <w:r w:rsidRPr="00AC3DF8">
        <w:rPr>
          <w:rFonts w:cs="Times New Roman"/>
        </w:rPr>
        <w:t>, 1218–1299. doi:10.1080/09500690802186993</w:t>
      </w:r>
    </w:p>
    <w:p w14:paraId="1242EC6A" w14:textId="77777777" w:rsidR="00AC3DF8" w:rsidRPr="00AC3DF8" w:rsidRDefault="00AC3DF8" w:rsidP="00AC3DF8">
      <w:pPr>
        <w:pStyle w:val="Bibliography"/>
        <w:rPr>
          <w:rFonts w:cs="Times New Roman"/>
        </w:rPr>
      </w:pPr>
      <w:r w:rsidRPr="00AC3DF8">
        <w:rPr>
          <w:rFonts w:cs="Times New Roman"/>
        </w:rPr>
        <w:t xml:space="preserve">Peterson, P. L., Marx, R. W., &amp; Clark, C. M. (1978). Teacher planning, teacher behavior, and student achievement. </w:t>
      </w:r>
      <w:r w:rsidRPr="00AC3DF8">
        <w:rPr>
          <w:rFonts w:cs="Times New Roman"/>
          <w:i/>
          <w:iCs/>
        </w:rPr>
        <w:t>American Educational Research Journal</w:t>
      </w:r>
      <w:r w:rsidRPr="00AC3DF8">
        <w:rPr>
          <w:rFonts w:cs="Times New Roman"/>
        </w:rPr>
        <w:t xml:space="preserve">, </w:t>
      </w:r>
      <w:r w:rsidRPr="00AC3DF8">
        <w:rPr>
          <w:rFonts w:cs="Times New Roman"/>
          <w:i/>
          <w:iCs/>
        </w:rPr>
        <w:t>15</w:t>
      </w:r>
      <w:r w:rsidRPr="00AC3DF8">
        <w:rPr>
          <w:rFonts w:cs="Times New Roman"/>
        </w:rPr>
        <w:t>, 417–432. doi:10.3102/00028312015003417</w:t>
      </w:r>
    </w:p>
    <w:p w14:paraId="2C745EDF" w14:textId="77777777" w:rsidR="00AC3DF8" w:rsidRPr="00AC3DF8" w:rsidRDefault="00AC3DF8" w:rsidP="00AC3DF8">
      <w:pPr>
        <w:pStyle w:val="Bibliography"/>
        <w:rPr>
          <w:rFonts w:cs="Times New Roman"/>
        </w:rPr>
      </w:pPr>
      <w:r w:rsidRPr="00AC3DF8">
        <w:rPr>
          <w:rFonts w:cs="Times New Roman"/>
        </w:rPr>
        <w:t xml:space="preserve">Reusser, K. (2000). Success and failure in school mathematics: Effects of instruction and school environment. </w:t>
      </w:r>
      <w:r w:rsidRPr="00AC3DF8">
        <w:rPr>
          <w:rFonts w:cs="Times New Roman"/>
          <w:i/>
          <w:iCs/>
        </w:rPr>
        <w:t>European Child &amp; Adolescent Psychiatry</w:t>
      </w:r>
      <w:r w:rsidRPr="00AC3DF8">
        <w:rPr>
          <w:rFonts w:cs="Times New Roman"/>
        </w:rPr>
        <w:t xml:space="preserve">, </w:t>
      </w:r>
      <w:r w:rsidRPr="00AC3DF8">
        <w:rPr>
          <w:rFonts w:cs="Times New Roman"/>
          <w:i/>
          <w:iCs/>
        </w:rPr>
        <w:t>9</w:t>
      </w:r>
      <w:r w:rsidRPr="00AC3DF8">
        <w:rPr>
          <w:rFonts w:cs="Times New Roman"/>
        </w:rPr>
        <w:t>, S17–S26.</w:t>
      </w:r>
    </w:p>
    <w:p w14:paraId="07686BFA" w14:textId="77777777" w:rsidR="00AC3DF8" w:rsidRPr="00AC3DF8" w:rsidRDefault="00AC3DF8" w:rsidP="00AC3DF8">
      <w:pPr>
        <w:pStyle w:val="Bibliography"/>
        <w:rPr>
          <w:rFonts w:cs="Times New Roman"/>
        </w:rPr>
      </w:pPr>
      <w:r w:rsidRPr="00AC3DF8">
        <w:rPr>
          <w:rFonts w:cs="Times New Roman"/>
        </w:rPr>
        <w:t xml:space="preserve">Reynolds, A. (1992). What is competent beginning teaching: A review of the literature. </w:t>
      </w:r>
      <w:r w:rsidRPr="00AC3DF8">
        <w:rPr>
          <w:rFonts w:cs="Times New Roman"/>
          <w:i/>
          <w:iCs/>
        </w:rPr>
        <w:t>Review of Educational Research</w:t>
      </w:r>
      <w:r w:rsidRPr="00AC3DF8">
        <w:rPr>
          <w:rFonts w:cs="Times New Roman"/>
        </w:rPr>
        <w:t xml:space="preserve">, </w:t>
      </w:r>
      <w:r w:rsidRPr="00AC3DF8">
        <w:rPr>
          <w:rFonts w:cs="Times New Roman"/>
          <w:i/>
          <w:iCs/>
        </w:rPr>
        <w:t>62</w:t>
      </w:r>
      <w:r w:rsidRPr="00AC3DF8">
        <w:rPr>
          <w:rFonts w:cs="Times New Roman"/>
        </w:rPr>
        <w:t>(1), 1–35.</w:t>
      </w:r>
    </w:p>
    <w:p w14:paraId="4C031CED" w14:textId="77777777" w:rsidR="00AC3DF8" w:rsidRPr="00AC3DF8" w:rsidRDefault="00AC3DF8" w:rsidP="00AC3DF8">
      <w:pPr>
        <w:pStyle w:val="Bibliography"/>
        <w:rPr>
          <w:rFonts w:cs="Times New Roman"/>
        </w:rPr>
      </w:pPr>
      <w:r w:rsidRPr="00AC3DF8">
        <w:rPr>
          <w:rFonts w:cs="Times New Roman"/>
        </w:rPr>
        <w:t xml:space="preserve">Richardson, V. (1994). Conducting Research on Practice. </w:t>
      </w:r>
      <w:r w:rsidRPr="00AC3DF8">
        <w:rPr>
          <w:rFonts w:cs="Times New Roman"/>
          <w:i/>
          <w:iCs/>
        </w:rPr>
        <w:t>Educational Researcher</w:t>
      </w:r>
      <w:r w:rsidRPr="00AC3DF8">
        <w:rPr>
          <w:rFonts w:cs="Times New Roman"/>
        </w:rPr>
        <w:t xml:space="preserve">, </w:t>
      </w:r>
      <w:r w:rsidRPr="00AC3DF8">
        <w:rPr>
          <w:rFonts w:cs="Times New Roman"/>
          <w:i/>
          <w:iCs/>
        </w:rPr>
        <w:t>23</w:t>
      </w:r>
      <w:r w:rsidRPr="00AC3DF8">
        <w:rPr>
          <w:rFonts w:cs="Times New Roman"/>
        </w:rPr>
        <w:t>, 5–10. doi:10.3102/0013189X023005005</w:t>
      </w:r>
    </w:p>
    <w:p w14:paraId="2E799866" w14:textId="77777777" w:rsidR="00AC3DF8" w:rsidRPr="00AC3DF8" w:rsidRDefault="00AC3DF8" w:rsidP="00AC3DF8">
      <w:pPr>
        <w:pStyle w:val="Bibliography"/>
        <w:rPr>
          <w:rFonts w:cs="Times New Roman"/>
        </w:rPr>
      </w:pPr>
      <w:r w:rsidRPr="00AC3DF8">
        <w:rPr>
          <w:rFonts w:cs="Times New Roman"/>
        </w:rPr>
        <w:t xml:space="preserve">Shroyer, J. C. (1981). </w:t>
      </w:r>
      <w:r w:rsidRPr="00AC3DF8">
        <w:rPr>
          <w:rFonts w:cs="Times New Roman"/>
          <w:i/>
          <w:iCs/>
        </w:rPr>
        <w:t>Critical moments in the teaching of mathematics: What makes teaching difficult?</w:t>
      </w:r>
      <w:r w:rsidRPr="00AC3DF8">
        <w:rPr>
          <w:rFonts w:cs="Times New Roman"/>
        </w:rPr>
        <w:t>. Michigan State University, East Lansing, MI.</w:t>
      </w:r>
    </w:p>
    <w:p w14:paraId="09D854E7" w14:textId="77777777" w:rsidR="00AC3DF8" w:rsidRPr="00AC3DF8" w:rsidRDefault="00AC3DF8" w:rsidP="00AC3DF8">
      <w:pPr>
        <w:pStyle w:val="Bibliography"/>
        <w:rPr>
          <w:rFonts w:cs="Times New Roman"/>
        </w:rPr>
      </w:pPr>
      <w:r w:rsidRPr="00AC3DF8">
        <w:rPr>
          <w:rFonts w:cs="Times New Roman"/>
        </w:rPr>
        <w:lastRenderedPageBreak/>
        <w:t xml:space="preserve">Shulman, L. S. (1986). Those who understand: A concept of teacher knowledge. </w:t>
      </w:r>
      <w:r w:rsidRPr="00AC3DF8">
        <w:rPr>
          <w:rFonts w:cs="Times New Roman"/>
          <w:i/>
          <w:iCs/>
        </w:rPr>
        <w:t>American Educator</w:t>
      </w:r>
      <w:r w:rsidRPr="00AC3DF8">
        <w:rPr>
          <w:rFonts w:cs="Times New Roman"/>
        </w:rPr>
        <w:t xml:space="preserve">, </w:t>
      </w:r>
      <w:r w:rsidRPr="00AC3DF8">
        <w:rPr>
          <w:rFonts w:cs="Times New Roman"/>
          <w:i/>
          <w:iCs/>
        </w:rPr>
        <w:t>10</w:t>
      </w:r>
      <w:r w:rsidRPr="00AC3DF8">
        <w:rPr>
          <w:rFonts w:cs="Times New Roman"/>
        </w:rPr>
        <w:t>(1), 9–15.</w:t>
      </w:r>
    </w:p>
    <w:p w14:paraId="4B3DDF35" w14:textId="77777777" w:rsidR="00AC3DF8" w:rsidRPr="00AC3DF8" w:rsidRDefault="00AC3DF8" w:rsidP="00AC3DF8">
      <w:pPr>
        <w:pStyle w:val="Bibliography"/>
        <w:rPr>
          <w:rFonts w:cs="Times New Roman"/>
        </w:rPr>
      </w:pPr>
      <w:r w:rsidRPr="00AC3DF8">
        <w:rPr>
          <w:rFonts w:cs="Times New Roman"/>
        </w:rPr>
        <w:t xml:space="preserve">Smith, M. S., Bill, V., &amp; Hughes, E. K. (2007). Thinking through a lesson: The key to successfully implementing high-level tasks. </w:t>
      </w:r>
      <w:r w:rsidRPr="00AC3DF8">
        <w:rPr>
          <w:rFonts w:cs="Times New Roman"/>
          <w:i/>
          <w:iCs/>
        </w:rPr>
        <w:t>Mathematics Teaching in the Middle School</w:t>
      </w:r>
      <w:r w:rsidRPr="00AC3DF8">
        <w:rPr>
          <w:rFonts w:cs="Times New Roman"/>
        </w:rPr>
        <w:t>. Retrieved from http://www.lrdc.pitt.edu/pubs/Abstracts/SmithThinking.pdf</w:t>
      </w:r>
    </w:p>
    <w:p w14:paraId="1FA8E46D" w14:textId="77777777" w:rsidR="00AC3DF8" w:rsidRPr="00AC3DF8" w:rsidRDefault="00AC3DF8" w:rsidP="00AC3DF8">
      <w:pPr>
        <w:pStyle w:val="Bibliography"/>
        <w:rPr>
          <w:rFonts w:cs="Times New Roman"/>
        </w:rPr>
      </w:pPr>
      <w:r w:rsidRPr="00AC3DF8">
        <w:rPr>
          <w:rFonts w:cs="Times New Roman"/>
        </w:rPr>
        <w:t xml:space="preserve">Stallings, J. (1985). A study of implementation of Madeline Hunter’s model and its effects on students. </w:t>
      </w:r>
      <w:r w:rsidRPr="00AC3DF8">
        <w:rPr>
          <w:rFonts w:cs="Times New Roman"/>
          <w:i/>
          <w:iCs/>
        </w:rPr>
        <w:t>The Journal of Educational Research</w:t>
      </w:r>
      <w:r w:rsidRPr="00AC3DF8">
        <w:rPr>
          <w:rFonts w:cs="Times New Roman"/>
        </w:rPr>
        <w:t>, 325–337.</w:t>
      </w:r>
    </w:p>
    <w:p w14:paraId="2D4FD9DA" w14:textId="77777777" w:rsidR="00AC3DF8" w:rsidRPr="00AC3DF8" w:rsidRDefault="00AC3DF8" w:rsidP="00AC3DF8">
      <w:pPr>
        <w:pStyle w:val="Bibliography"/>
        <w:rPr>
          <w:rFonts w:cs="Times New Roman"/>
        </w:rPr>
      </w:pPr>
      <w:r w:rsidRPr="00AC3DF8">
        <w:rPr>
          <w:rFonts w:cs="Times New Roman"/>
        </w:rPr>
        <w:t xml:space="preserve">Torff, B., &amp; Sessions, D. N. (2005). Principals’ perceptions of the causes of teacher ineffectiveness. </w:t>
      </w:r>
      <w:r w:rsidRPr="00AC3DF8">
        <w:rPr>
          <w:rFonts w:cs="Times New Roman"/>
          <w:i/>
          <w:iCs/>
        </w:rPr>
        <w:t>Journal of Educational Psychology</w:t>
      </w:r>
      <w:r w:rsidRPr="00AC3DF8">
        <w:rPr>
          <w:rFonts w:cs="Times New Roman"/>
        </w:rPr>
        <w:t xml:space="preserve">, </w:t>
      </w:r>
      <w:r w:rsidRPr="00AC3DF8">
        <w:rPr>
          <w:rFonts w:cs="Times New Roman"/>
          <w:i/>
          <w:iCs/>
        </w:rPr>
        <w:t>97</w:t>
      </w:r>
      <w:r w:rsidRPr="00AC3DF8">
        <w:rPr>
          <w:rFonts w:cs="Times New Roman"/>
        </w:rPr>
        <w:t>, 530–537. doi:http://dx.doi.org.proxy2.cl.msu.edu/10.1037/0022-0663.97.4.530</w:t>
      </w:r>
    </w:p>
    <w:p w14:paraId="6B655922" w14:textId="77777777" w:rsidR="00AC3DF8" w:rsidRPr="00AC3DF8" w:rsidRDefault="00AC3DF8" w:rsidP="00AC3DF8">
      <w:pPr>
        <w:pStyle w:val="Bibliography"/>
        <w:rPr>
          <w:rFonts w:cs="Times New Roman"/>
        </w:rPr>
      </w:pPr>
      <w:r w:rsidRPr="00AC3DF8">
        <w:rPr>
          <w:rFonts w:cs="Times New Roman"/>
        </w:rPr>
        <w:t xml:space="preserve">Warren, L. L. (2000). Teacher planning: A literature review. </w:t>
      </w:r>
      <w:r w:rsidRPr="00AC3DF8">
        <w:rPr>
          <w:rFonts w:cs="Times New Roman"/>
          <w:i/>
          <w:iCs/>
        </w:rPr>
        <w:t>Educational Research Quarterly</w:t>
      </w:r>
      <w:r w:rsidRPr="00AC3DF8">
        <w:rPr>
          <w:rFonts w:cs="Times New Roman"/>
        </w:rPr>
        <w:t xml:space="preserve">, </w:t>
      </w:r>
      <w:r w:rsidRPr="00AC3DF8">
        <w:rPr>
          <w:rFonts w:cs="Times New Roman"/>
          <w:i/>
          <w:iCs/>
        </w:rPr>
        <w:t>24</w:t>
      </w:r>
      <w:r w:rsidRPr="00AC3DF8">
        <w:rPr>
          <w:rFonts w:cs="Times New Roman"/>
        </w:rPr>
        <w:t>(2), 37–42.</w:t>
      </w:r>
    </w:p>
    <w:p w14:paraId="2A195E7F" w14:textId="77777777" w:rsidR="00AC3DF8" w:rsidRPr="00AC3DF8" w:rsidRDefault="00AC3DF8" w:rsidP="00AC3DF8">
      <w:pPr>
        <w:pStyle w:val="Bibliography"/>
        <w:rPr>
          <w:rFonts w:cs="Times New Roman"/>
        </w:rPr>
      </w:pPr>
      <w:r w:rsidRPr="00AC3DF8">
        <w:rPr>
          <w:rFonts w:cs="Times New Roman"/>
        </w:rPr>
        <w:t>Wiggins, G., &amp; McTighe, J. (1998). What is backward design? Alexandria, VA: Association for Supervision and Curriculum Development.</w:t>
      </w:r>
    </w:p>
    <w:p w14:paraId="2A4AEC67" w14:textId="77777777" w:rsidR="00AC3DF8" w:rsidRPr="00AC3DF8" w:rsidRDefault="00AC3DF8" w:rsidP="00AC3DF8">
      <w:pPr>
        <w:pStyle w:val="Bibliography"/>
        <w:rPr>
          <w:rFonts w:cs="Times New Roman"/>
        </w:rPr>
      </w:pPr>
      <w:r w:rsidRPr="00AC3DF8">
        <w:rPr>
          <w:rFonts w:cs="Times New Roman"/>
        </w:rPr>
        <w:t xml:space="preserve">Wiggins, G., &amp; McTighe, J. (2005). </w:t>
      </w:r>
      <w:r w:rsidRPr="00AC3DF8">
        <w:rPr>
          <w:rFonts w:cs="Times New Roman"/>
          <w:i/>
          <w:iCs/>
        </w:rPr>
        <w:t>Backward design</w:t>
      </w:r>
      <w:r w:rsidRPr="00AC3DF8">
        <w:rPr>
          <w:rFonts w:cs="Times New Roman"/>
        </w:rPr>
        <w:t xml:space="preserve"> (2nd ed.). Alexandria, VA.</w:t>
      </w:r>
    </w:p>
    <w:p w14:paraId="175C0316" w14:textId="77777777" w:rsidR="00AC3DF8" w:rsidRPr="00AC3DF8" w:rsidRDefault="00AC3DF8" w:rsidP="00AC3DF8">
      <w:pPr>
        <w:pStyle w:val="Bibliography"/>
        <w:rPr>
          <w:rFonts w:cs="Times New Roman"/>
        </w:rPr>
      </w:pPr>
      <w:r w:rsidRPr="00AC3DF8">
        <w:rPr>
          <w:rFonts w:cs="Times New Roman"/>
        </w:rPr>
        <w:t xml:space="preserve">Wild, M. (2000). Designing and evaluating an educational performance support system. </w:t>
      </w:r>
      <w:r w:rsidRPr="00AC3DF8">
        <w:rPr>
          <w:rFonts w:cs="Times New Roman"/>
          <w:i/>
          <w:iCs/>
        </w:rPr>
        <w:t>British Journal of Educational Technology</w:t>
      </w:r>
      <w:r w:rsidRPr="00AC3DF8">
        <w:rPr>
          <w:rFonts w:cs="Times New Roman"/>
        </w:rPr>
        <w:t xml:space="preserve">, </w:t>
      </w:r>
      <w:r w:rsidRPr="00AC3DF8">
        <w:rPr>
          <w:rFonts w:cs="Times New Roman"/>
          <w:i/>
          <w:iCs/>
        </w:rPr>
        <w:t>31</w:t>
      </w:r>
      <w:r w:rsidRPr="00AC3DF8">
        <w:rPr>
          <w:rFonts w:cs="Times New Roman"/>
        </w:rPr>
        <w:t>, 5–20.</w:t>
      </w:r>
    </w:p>
    <w:p w14:paraId="3FEF2A66" w14:textId="77777777" w:rsidR="00AC3DF8" w:rsidRPr="00484041" w:rsidRDefault="00AC3DF8" w:rsidP="00AC3DF8">
      <w:pPr>
        <w:ind w:firstLine="0"/>
        <w:jc w:val="center"/>
        <w:rPr>
          <w:rFonts w:eastAsia="Times New Roman" w:cs="Times New Roman"/>
          <w:szCs w:val="24"/>
        </w:rPr>
      </w:pPr>
      <w:r>
        <w:rPr>
          <w:rFonts w:eastAsia="Times New Roman" w:cs="Times New Roman"/>
          <w:szCs w:val="24"/>
        </w:rPr>
        <w:fldChar w:fldCharType="end"/>
      </w:r>
    </w:p>
    <w:sectPr w:rsidR="00AC3DF8" w:rsidRPr="00484041">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26C5E" w14:textId="77777777" w:rsidR="004C2B6C" w:rsidRDefault="004C2B6C" w:rsidP="001F2C2F">
      <w:pPr>
        <w:spacing w:after="0" w:line="240" w:lineRule="auto"/>
      </w:pPr>
      <w:r>
        <w:separator/>
      </w:r>
    </w:p>
  </w:endnote>
  <w:endnote w:type="continuationSeparator" w:id="0">
    <w:p w14:paraId="4D9A05A1" w14:textId="77777777" w:rsidR="004C2B6C" w:rsidRDefault="004C2B6C" w:rsidP="001F2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78842" w14:textId="77777777" w:rsidR="004C2B6C" w:rsidRDefault="004C2B6C" w:rsidP="001F2C2F">
      <w:pPr>
        <w:spacing w:after="0" w:line="240" w:lineRule="auto"/>
      </w:pPr>
      <w:r>
        <w:separator/>
      </w:r>
    </w:p>
  </w:footnote>
  <w:footnote w:type="continuationSeparator" w:id="0">
    <w:p w14:paraId="5B78F5F6" w14:textId="77777777" w:rsidR="004C2B6C" w:rsidRDefault="004C2B6C" w:rsidP="001F2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2899" w14:textId="77777777" w:rsidR="00EE24F0" w:rsidRPr="001F2C2F" w:rsidRDefault="00EE24F0" w:rsidP="007C0500">
    <w:pPr>
      <w:pStyle w:val="Header"/>
      <w:ind w:firstLine="0"/>
      <w:rPr>
        <w:rFonts w:cs="Times New Roman"/>
        <w:szCs w:val="24"/>
      </w:rPr>
    </w:pPr>
    <w:r w:rsidRPr="001F2C2F">
      <w:rPr>
        <w:rFonts w:cs="Times New Roman"/>
        <w:szCs w:val="24"/>
      </w:rPr>
      <w:t xml:space="preserve">Running Head: </w:t>
    </w:r>
    <w:r w:rsidR="00BD001A">
      <w:rPr>
        <w:rFonts w:cs="Times New Roman"/>
        <w:szCs w:val="24"/>
      </w:rPr>
      <w:t>L2LP: LEARNING TO LESSON PLAN</w:t>
    </w:r>
    <w:r w:rsidRPr="001F2C2F">
      <w:rPr>
        <w:rFonts w:cs="Times New Roman"/>
        <w:szCs w:val="24"/>
      </w:rPr>
      <w:tab/>
    </w:r>
    <w:sdt>
      <w:sdtPr>
        <w:rPr>
          <w:rFonts w:cs="Times New Roman"/>
          <w:szCs w:val="24"/>
        </w:rPr>
        <w:id w:val="-2014986784"/>
        <w:docPartObj>
          <w:docPartGallery w:val="Page Numbers (Top of Page)"/>
          <w:docPartUnique/>
        </w:docPartObj>
      </w:sdtPr>
      <w:sdtEndPr>
        <w:rPr>
          <w:noProof/>
        </w:rPr>
      </w:sdtEndPr>
      <w:sdtContent>
        <w:r w:rsidRPr="001F2C2F">
          <w:rPr>
            <w:rFonts w:cs="Times New Roman"/>
            <w:szCs w:val="24"/>
          </w:rPr>
          <w:fldChar w:fldCharType="begin"/>
        </w:r>
        <w:r w:rsidRPr="001F2C2F">
          <w:rPr>
            <w:rFonts w:cs="Times New Roman"/>
            <w:szCs w:val="24"/>
          </w:rPr>
          <w:instrText xml:space="preserve"> PAGE   \* MERGEFORMAT </w:instrText>
        </w:r>
        <w:r w:rsidRPr="001F2C2F">
          <w:rPr>
            <w:rFonts w:cs="Times New Roman"/>
            <w:szCs w:val="24"/>
          </w:rPr>
          <w:fldChar w:fldCharType="separate"/>
        </w:r>
        <w:r w:rsidR="00E402C8">
          <w:rPr>
            <w:rFonts w:cs="Times New Roman"/>
            <w:noProof/>
            <w:szCs w:val="24"/>
          </w:rPr>
          <w:t>23</w:t>
        </w:r>
        <w:r w:rsidRPr="001F2C2F">
          <w:rPr>
            <w:rFonts w:cs="Times New Roman"/>
            <w:noProof/>
            <w:szCs w:val="24"/>
          </w:rPr>
          <w:fldChar w:fldCharType="end"/>
        </w:r>
      </w:sdtContent>
    </w:sdt>
  </w:p>
  <w:p w14:paraId="730A393D" w14:textId="77777777" w:rsidR="00EE24F0" w:rsidRDefault="00EE24F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12B3C"/>
    <w:multiLevelType w:val="hybridMultilevel"/>
    <w:tmpl w:val="21842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8665256"/>
    <w:multiLevelType w:val="hybridMultilevel"/>
    <w:tmpl w:val="D7FEB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C2F"/>
    <w:rsid w:val="00013DB1"/>
    <w:rsid w:val="0005217D"/>
    <w:rsid w:val="00057153"/>
    <w:rsid w:val="00062C58"/>
    <w:rsid w:val="00072916"/>
    <w:rsid w:val="000A65D2"/>
    <w:rsid w:val="000A6C69"/>
    <w:rsid w:val="000C1222"/>
    <w:rsid w:val="000C49DF"/>
    <w:rsid w:val="000D6E23"/>
    <w:rsid w:val="0012167A"/>
    <w:rsid w:val="00161388"/>
    <w:rsid w:val="00166266"/>
    <w:rsid w:val="00176FFB"/>
    <w:rsid w:val="00197C01"/>
    <w:rsid w:val="001A500F"/>
    <w:rsid w:val="001A5B7E"/>
    <w:rsid w:val="001B2CBC"/>
    <w:rsid w:val="001C1252"/>
    <w:rsid w:val="001E22EE"/>
    <w:rsid w:val="001F09DD"/>
    <w:rsid w:val="001F18FF"/>
    <w:rsid w:val="001F2C2F"/>
    <w:rsid w:val="001F73E2"/>
    <w:rsid w:val="0020490D"/>
    <w:rsid w:val="00213670"/>
    <w:rsid w:val="00217D8A"/>
    <w:rsid w:val="00262BCB"/>
    <w:rsid w:val="003258C3"/>
    <w:rsid w:val="00350EF2"/>
    <w:rsid w:val="00356AE5"/>
    <w:rsid w:val="00361ABE"/>
    <w:rsid w:val="0036528F"/>
    <w:rsid w:val="00367CAF"/>
    <w:rsid w:val="0037292E"/>
    <w:rsid w:val="00382E80"/>
    <w:rsid w:val="003A0DDE"/>
    <w:rsid w:val="003B7238"/>
    <w:rsid w:val="003D2752"/>
    <w:rsid w:val="003E4400"/>
    <w:rsid w:val="003E7D8C"/>
    <w:rsid w:val="003F2CF0"/>
    <w:rsid w:val="0040390C"/>
    <w:rsid w:val="0041089F"/>
    <w:rsid w:val="00433148"/>
    <w:rsid w:val="00434257"/>
    <w:rsid w:val="00444636"/>
    <w:rsid w:val="00484041"/>
    <w:rsid w:val="00493E59"/>
    <w:rsid w:val="004B10D2"/>
    <w:rsid w:val="004C2278"/>
    <w:rsid w:val="004C2B6C"/>
    <w:rsid w:val="004D2D48"/>
    <w:rsid w:val="004E38B4"/>
    <w:rsid w:val="004F0519"/>
    <w:rsid w:val="00534C56"/>
    <w:rsid w:val="00535948"/>
    <w:rsid w:val="00541E6A"/>
    <w:rsid w:val="00553AC7"/>
    <w:rsid w:val="00563730"/>
    <w:rsid w:val="0057507A"/>
    <w:rsid w:val="005819BE"/>
    <w:rsid w:val="005B3F52"/>
    <w:rsid w:val="005C3BE7"/>
    <w:rsid w:val="005D01AF"/>
    <w:rsid w:val="005F3929"/>
    <w:rsid w:val="0061452A"/>
    <w:rsid w:val="00655302"/>
    <w:rsid w:val="006865C4"/>
    <w:rsid w:val="00697CBF"/>
    <w:rsid w:val="006B18EB"/>
    <w:rsid w:val="006B6009"/>
    <w:rsid w:val="006D2B07"/>
    <w:rsid w:val="006D6F8C"/>
    <w:rsid w:val="006E08E4"/>
    <w:rsid w:val="006E456C"/>
    <w:rsid w:val="00711D2C"/>
    <w:rsid w:val="00725D74"/>
    <w:rsid w:val="00732A97"/>
    <w:rsid w:val="00742C20"/>
    <w:rsid w:val="00753512"/>
    <w:rsid w:val="0075779F"/>
    <w:rsid w:val="007908B7"/>
    <w:rsid w:val="007B1214"/>
    <w:rsid w:val="007B5962"/>
    <w:rsid w:val="007C0500"/>
    <w:rsid w:val="007E670C"/>
    <w:rsid w:val="007F4F29"/>
    <w:rsid w:val="00801D27"/>
    <w:rsid w:val="008153C0"/>
    <w:rsid w:val="008212E6"/>
    <w:rsid w:val="00826D46"/>
    <w:rsid w:val="0085000E"/>
    <w:rsid w:val="00862EBE"/>
    <w:rsid w:val="00863C8F"/>
    <w:rsid w:val="008B3A15"/>
    <w:rsid w:val="008D5917"/>
    <w:rsid w:val="008D7F96"/>
    <w:rsid w:val="00913EBB"/>
    <w:rsid w:val="00914D69"/>
    <w:rsid w:val="0094185C"/>
    <w:rsid w:val="00946E2E"/>
    <w:rsid w:val="009743E0"/>
    <w:rsid w:val="009953A3"/>
    <w:rsid w:val="00996051"/>
    <w:rsid w:val="009A7C0C"/>
    <w:rsid w:val="009C1EC6"/>
    <w:rsid w:val="009D4C51"/>
    <w:rsid w:val="009E4DF4"/>
    <w:rsid w:val="009F5713"/>
    <w:rsid w:val="00A56D5E"/>
    <w:rsid w:val="00AA4D02"/>
    <w:rsid w:val="00AA4D98"/>
    <w:rsid w:val="00AC3DF8"/>
    <w:rsid w:val="00B103D6"/>
    <w:rsid w:val="00B1398A"/>
    <w:rsid w:val="00B22AB8"/>
    <w:rsid w:val="00B26B94"/>
    <w:rsid w:val="00B52B01"/>
    <w:rsid w:val="00B54144"/>
    <w:rsid w:val="00B93717"/>
    <w:rsid w:val="00B97104"/>
    <w:rsid w:val="00BA192B"/>
    <w:rsid w:val="00BB0112"/>
    <w:rsid w:val="00BC7FC1"/>
    <w:rsid w:val="00BD001A"/>
    <w:rsid w:val="00C06832"/>
    <w:rsid w:val="00C15A64"/>
    <w:rsid w:val="00C21A18"/>
    <w:rsid w:val="00C26612"/>
    <w:rsid w:val="00C329D8"/>
    <w:rsid w:val="00CA1B02"/>
    <w:rsid w:val="00CE3B14"/>
    <w:rsid w:val="00CF2C9B"/>
    <w:rsid w:val="00D00799"/>
    <w:rsid w:val="00D43BE4"/>
    <w:rsid w:val="00D43E61"/>
    <w:rsid w:val="00D44507"/>
    <w:rsid w:val="00D45144"/>
    <w:rsid w:val="00D560B3"/>
    <w:rsid w:val="00DA512A"/>
    <w:rsid w:val="00DB00F0"/>
    <w:rsid w:val="00DB2593"/>
    <w:rsid w:val="00DB7222"/>
    <w:rsid w:val="00DD0529"/>
    <w:rsid w:val="00DD20ED"/>
    <w:rsid w:val="00DD3308"/>
    <w:rsid w:val="00DD7AC8"/>
    <w:rsid w:val="00DE4757"/>
    <w:rsid w:val="00DF7517"/>
    <w:rsid w:val="00E036A0"/>
    <w:rsid w:val="00E128FA"/>
    <w:rsid w:val="00E402C8"/>
    <w:rsid w:val="00E61BC7"/>
    <w:rsid w:val="00E6764B"/>
    <w:rsid w:val="00EC037C"/>
    <w:rsid w:val="00ED3176"/>
    <w:rsid w:val="00EE24F0"/>
    <w:rsid w:val="00F0127F"/>
    <w:rsid w:val="00F51A9B"/>
    <w:rsid w:val="00F746CA"/>
    <w:rsid w:val="00F90FB5"/>
    <w:rsid w:val="00F93159"/>
    <w:rsid w:val="00FF6F7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7686E"/>
  <w15:chartTrackingRefBased/>
  <w15:docId w15:val="{8EC0F29C-51AD-4B6D-95FC-5BF1C81F5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C0500"/>
    <w:pPr>
      <w:spacing w:line="480" w:lineRule="auto"/>
      <w:ind w:firstLine="720"/>
      <w:contextualSpacing/>
    </w:pPr>
    <w:rPr>
      <w:rFonts w:ascii="Times New Roman" w:hAnsi="Times New Roman"/>
      <w:sz w:val="24"/>
    </w:rPr>
  </w:style>
  <w:style w:type="paragraph" w:styleId="Heading1">
    <w:name w:val="heading 1"/>
    <w:next w:val="Normal"/>
    <w:link w:val="Heading1Char"/>
    <w:uiPriority w:val="9"/>
    <w:qFormat/>
    <w:rsid w:val="001B2CBC"/>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ListParagraph"/>
    <w:next w:val="ListParagraph"/>
    <w:link w:val="Heading2Char"/>
    <w:uiPriority w:val="9"/>
    <w:unhideWhenUsed/>
    <w:qFormat/>
    <w:rsid w:val="007C0500"/>
    <w:pPr>
      <w:ind w:left="0" w:firstLine="0"/>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2CBC"/>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1F2C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2C2F"/>
  </w:style>
  <w:style w:type="paragraph" w:styleId="Footer">
    <w:name w:val="footer"/>
    <w:basedOn w:val="Normal"/>
    <w:link w:val="FooterChar"/>
    <w:uiPriority w:val="99"/>
    <w:unhideWhenUsed/>
    <w:rsid w:val="001F2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2C2F"/>
  </w:style>
  <w:style w:type="paragraph" w:styleId="ListParagraph">
    <w:name w:val="List Paragraph"/>
    <w:basedOn w:val="Normal"/>
    <w:uiPriority w:val="34"/>
    <w:qFormat/>
    <w:rsid w:val="001F2C2F"/>
    <w:pPr>
      <w:ind w:left="720"/>
    </w:pPr>
  </w:style>
  <w:style w:type="paragraph" w:styleId="NormalWeb">
    <w:name w:val="Normal (Web)"/>
    <w:basedOn w:val="Normal"/>
    <w:uiPriority w:val="99"/>
    <w:unhideWhenUsed/>
    <w:rsid w:val="00E036A0"/>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E036A0"/>
    <w:rPr>
      <w:b/>
      <w:bCs/>
    </w:rPr>
  </w:style>
  <w:style w:type="paragraph" w:styleId="Bibliography">
    <w:name w:val="Bibliography"/>
    <w:basedOn w:val="Normal"/>
    <w:next w:val="Normal"/>
    <w:uiPriority w:val="37"/>
    <w:unhideWhenUsed/>
    <w:rsid w:val="00CA1B02"/>
    <w:pPr>
      <w:spacing w:after="0"/>
      <w:ind w:left="720" w:hanging="720"/>
    </w:pPr>
  </w:style>
  <w:style w:type="character" w:customStyle="1" w:styleId="Heading2Char">
    <w:name w:val="Heading 2 Char"/>
    <w:basedOn w:val="DefaultParagraphFont"/>
    <w:link w:val="Heading2"/>
    <w:uiPriority w:val="9"/>
    <w:rsid w:val="007C0500"/>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329902">
      <w:bodyDiv w:val="1"/>
      <w:marLeft w:val="0"/>
      <w:marRight w:val="0"/>
      <w:marTop w:val="0"/>
      <w:marBottom w:val="0"/>
      <w:divBdr>
        <w:top w:val="none" w:sz="0" w:space="0" w:color="auto"/>
        <w:left w:val="none" w:sz="0" w:space="0" w:color="auto"/>
        <w:bottom w:val="none" w:sz="0" w:space="0" w:color="auto"/>
        <w:right w:val="none" w:sz="0" w:space="0" w:color="auto"/>
      </w:divBdr>
    </w:div>
    <w:div w:id="512229431">
      <w:bodyDiv w:val="1"/>
      <w:marLeft w:val="0"/>
      <w:marRight w:val="0"/>
      <w:marTop w:val="0"/>
      <w:marBottom w:val="0"/>
      <w:divBdr>
        <w:top w:val="none" w:sz="0" w:space="0" w:color="auto"/>
        <w:left w:val="none" w:sz="0" w:space="0" w:color="auto"/>
        <w:bottom w:val="none" w:sz="0" w:space="0" w:color="auto"/>
        <w:right w:val="none" w:sz="0" w:space="0" w:color="auto"/>
      </w:divBdr>
    </w:div>
    <w:div w:id="568001122">
      <w:bodyDiv w:val="1"/>
      <w:marLeft w:val="0"/>
      <w:marRight w:val="0"/>
      <w:marTop w:val="0"/>
      <w:marBottom w:val="0"/>
      <w:divBdr>
        <w:top w:val="none" w:sz="0" w:space="0" w:color="auto"/>
        <w:left w:val="none" w:sz="0" w:space="0" w:color="auto"/>
        <w:bottom w:val="none" w:sz="0" w:space="0" w:color="auto"/>
        <w:right w:val="none" w:sz="0" w:space="0" w:color="auto"/>
      </w:divBdr>
      <w:divsChild>
        <w:div w:id="381056915">
          <w:marLeft w:val="0"/>
          <w:marRight w:val="0"/>
          <w:marTop w:val="0"/>
          <w:marBottom w:val="0"/>
          <w:divBdr>
            <w:top w:val="none" w:sz="0" w:space="0" w:color="auto"/>
            <w:left w:val="none" w:sz="0" w:space="0" w:color="auto"/>
            <w:bottom w:val="none" w:sz="0" w:space="0" w:color="auto"/>
            <w:right w:val="none" w:sz="0" w:space="0" w:color="auto"/>
          </w:divBdr>
        </w:div>
        <w:div w:id="2001739052">
          <w:marLeft w:val="0"/>
          <w:marRight w:val="0"/>
          <w:marTop w:val="0"/>
          <w:marBottom w:val="0"/>
          <w:divBdr>
            <w:top w:val="none" w:sz="0" w:space="0" w:color="auto"/>
            <w:left w:val="none" w:sz="0" w:space="0" w:color="auto"/>
            <w:bottom w:val="none" w:sz="0" w:space="0" w:color="auto"/>
            <w:right w:val="none" w:sz="0" w:space="0" w:color="auto"/>
          </w:divBdr>
        </w:div>
      </w:divsChild>
    </w:div>
    <w:div w:id="712114252">
      <w:bodyDiv w:val="1"/>
      <w:marLeft w:val="0"/>
      <w:marRight w:val="0"/>
      <w:marTop w:val="0"/>
      <w:marBottom w:val="0"/>
      <w:divBdr>
        <w:top w:val="none" w:sz="0" w:space="0" w:color="auto"/>
        <w:left w:val="none" w:sz="0" w:space="0" w:color="auto"/>
        <w:bottom w:val="none" w:sz="0" w:space="0" w:color="auto"/>
        <w:right w:val="none" w:sz="0" w:space="0" w:color="auto"/>
      </w:divBdr>
    </w:div>
    <w:div w:id="1214730019">
      <w:bodyDiv w:val="1"/>
      <w:marLeft w:val="0"/>
      <w:marRight w:val="0"/>
      <w:marTop w:val="0"/>
      <w:marBottom w:val="0"/>
      <w:divBdr>
        <w:top w:val="none" w:sz="0" w:space="0" w:color="auto"/>
        <w:left w:val="none" w:sz="0" w:space="0" w:color="auto"/>
        <w:bottom w:val="none" w:sz="0" w:space="0" w:color="auto"/>
        <w:right w:val="none" w:sz="0" w:space="0" w:color="auto"/>
      </w:divBdr>
      <w:divsChild>
        <w:div w:id="675111824">
          <w:marLeft w:val="0"/>
          <w:marRight w:val="0"/>
          <w:marTop w:val="0"/>
          <w:marBottom w:val="0"/>
          <w:divBdr>
            <w:top w:val="none" w:sz="0" w:space="0" w:color="auto"/>
            <w:left w:val="none" w:sz="0" w:space="0" w:color="auto"/>
            <w:bottom w:val="none" w:sz="0" w:space="0" w:color="auto"/>
            <w:right w:val="none" w:sz="0" w:space="0" w:color="auto"/>
          </w:divBdr>
        </w:div>
        <w:div w:id="1131555378">
          <w:marLeft w:val="0"/>
          <w:marRight w:val="0"/>
          <w:marTop w:val="0"/>
          <w:marBottom w:val="0"/>
          <w:divBdr>
            <w:top w:val="none" w:sz="0" w:space="0" w:color="auto"/>
            <w:left w:val="none" w:sz="0" w:space="0" w:color="auto"/>
            <w:bottom w:val="none" w:sz="0" w:space="0" w:color="auto"/>
            <w:right w:val="none" w:sz="0" w:space="0" w:color="auto"/>
          </w:divBdr>
        </w:div>
        <w:div w:id="1540049668">
          <w:marLeft w:val="0"/>
          <w:marRight w:val="0"/>
          <w:marTop w:val="0"/>
          <w:marBottom w:val="0"/>
          <w:divBdr>
            <w:top w:val="none" w:sz="0" w:space="0" w:color="auto"/>
            <w:left w:val="none" w:sz="0" w:space="0" w:color="auto"/>
            <w:bottom w:val="none" w:sz="0" w:space="0" w:color="auto"/>
            <w:right w:val="none" w:sz="0" w:space="0" w:color="auto"/>
          </w:divBdr>
        </w:div>
        <w:div w:id="125776667">
          <w:marLeft w:val="0"/>
          <w:marRight w:val="0"/>
          <w:marTop w:val="0"/>
          <w:marBottom w:val="0"/>
          <w:divBdr>
            <w:top w:val="none" w:sz="0" w:space="0" w:color="auto"/>
            <w:left w:val="none" w:sz="0" w:space="0" w:color="auto"/>
            <w:bottom w:val="none" w:sz="0" w:space="0" w:color="auto"/>
            <w:right w:val="none" w:sz="0" w:space="0" w:color="auto"/>
          </w:divBdr>
        </w:div>
        <w:div w:id="928662514">
          <w:marLeft w:val="0"/>
          <w:marRight w:val="0"/>
          <w:marTop w:val="0"/>
          <w:marBottom w:val="0"/>
          <w:divBdr>
            <w:top w:val="none" w:sz="0" w:space="0" w:color="auto"/>
            <w:left w:val="none" w:sz="0" w:space="0" w:color="auto"/>
            <w:bottom w:val="none" w:sz="0" w:space="0" w:color="auto"/>
            <w:right w:val="none" w:sz="0" w:space="0" w:color="auto"/>
          </w:divBdr>
        </w:div>
      </w:divsChild>
    </w:div>
    <w:div w:id="1310935870">
      <w:bodyDiv w:val="1"/>
      <w:marLeft w:val="0"/>
      <w:marRight w:val="0"/>
      <w:marTop w:val="0"/>
      <w:marBottom w:val="0"/>
      <w:divBdr>
        <w:top w:val="none" w:sz="0" w:space="0" w:color="auto"/>
        <w:left w:val="none" w:sz="0" w:space="0" w:color="auto"/>
        <w:bottom w:val="none" w:sz="0" w:space="0" w:color="auto"/>
        <w:right w:val="none" w:sz="0" w:space="0" w:color="auto"/>
      </w:divBdr>
    </w:div>
    <w:div w:id="1651404905">
      <w:bodyDiv w:val="1"/>
      <w:marLeft w:val="0"/>
      <w:marRight w:val="0"/>
      <w:marTop w:val="0"/>
      <w:marBottom w:val="0"/>
      <w:divBdr>
        <w:top w:val="none" w:sz="0" w:space="0" w:color="auto"/>
        <w:left w:val="none" w:sz="0" w:space="0" w:color="auto"/>
        <w:bottom w:val="none" w:sz="0" w:space="0" w:color="auto"/>
        <w:right w:val="none" w:sz="0" w:space="0" w:color="auto"/>
      </w:divBdr>
    </w:div>
    <w:div w:id="1856766232">
      <w:bodyDiv w:val="1"/>
      <w:marLeft w:val="0"/>
      <w:marRight w:val="0"/>
      <w:marTop w:val="0"/>
      <w:marBottom w:val="0"/>
      <w:divBdr>
        <w:top w:val="none" w:sz="0" w:space="0" w:color="auto"/>
        <w:left w:val="none" w:sz="0" w:space="0" w:color="auto"/>
        <w:bottom w:val="none" w:sz="0" w:space="0" w:color="auto"/>
        <w:right w:val="none" w:sz="0" w:space="0" w:color="auto"/>
      </w:divBdr>
    </w:div>
    <w:div w:id="1983347370">
      <w:bodyDiv w:val="1"/>
      <w:marLeft w:val="0"/>
      <w:marRight w:val="0"/>
      <w:marTop w:val="0"/>
      <w:marBottom w:val="0"/>
      <w:divBdr>
        <w:top w:val="none" w:sz="0" w:space="0" w:color="auto"/>
        <w:left w:val="none" w:sz="0" w:space="0" w:color="auto"/>
        <w:bottom w:val="none" w:sz="0" w:space="0" w:color="auto"/>
        <w:right w:val="none" w:sz="0" w:space="0" w:color="auto"/>
      </w:divBdr>
      <w:divsChild>
        <w:div w:id="897282546">
          <w:marLeft w:val="0"/>
          <w:marRight w:val="0"/>
          <w:marTop w:val="0"/>
          <w:marBottom w:val="0"/>
          <w:divBdr>
            <w:top w:val="none" w:sz="0" w:space="0" w:color="auto"/>
            <w:left w:val="none" w:sz="0" w:space="0" w:color="auto"/>
            <w:bottom w:val="none" w:sz="0" w:space="0" w:color="auto"/>
            <w:right w:val="none" w:sz="0" w:space="0" w:color="auto"/>
          </w:divBdr>
        </w:div>
        <w:div w:id="1762722799">
          <w:marLeft w:val="0"/>
          <w:marRight w:val="0"/>
          <w:marTop w:val="0"/>
          <w:marBottom w:val="0"/>
          <w:divBdr>
            <w:top w:val="none" w:sz="0" w:space="0" w:color="auto"/>
            <w:left w:val="none" w:sz="0" w:space="0" w:color="auto"/>
            <w:bottom w:val="none" w:sz="0" w:space="0" w:color="auto"/>
            <w:right w:val="none" w:sz="0" w:space="0" w:color="auto"/>
          </w:divBdr>
        </w:div>
      </w:divsChild>
    </w:div>
    <w:div w:id="2135756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8</TotalTime>
  <Pages>25</Pages>
  <Words>15958</Words>
  <Characters>90961</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Dillman</dc:creator>
  <cp:keywords/>
  <dc:description/>
  <cp:lastModifiedBy>Brittany Dillman</cp:lastModifiedBy>
  <cp:revision>82</cp:revision>
  <cp:lastPrinted>2014-12-08T20:07:00Z</cp:lastPrinted>
  <dcterms:created xsi:type="dcterms:W3CDTF">2014-12-01T19:10:00Z</dcterms:created>
  <dcterms:modified xsi:type="dcterms:W3CDTF">2017-03-2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WjUX4N1h"/&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